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2ECFA" w14:textId="13D1008E" w:rsidR="00732AAC" w:rsidRPr="00732AAC" w:rsidRDefault="00732AAC" w:rsidP="002B1BD9">
      <w:pPr>
        <w:pStyle w:val="Title"/>
      </w:pPr>
      <w:r>
        <w:t>How to Make Breakfast at My Apartment</w:t>
      </w:r>
    </w:p>
    <w:p w14:paraId="1D05248C" w14:textId="6B283C7A" w:rsidR="000170C0" w:rsidRDefault="00732AAC" w:rsidP="00732AAC">
      <w:r>
        <w:t>Hello Mom and Armando! Sorry I cannot help you guys make breakfast this morning… or any morning. I, unfortunately, have 8/9 am classes each day of the week. Normally, I don’t eat breakfast, but you’re in luck</w:t>
      </w:r>
      <w:r w:rsidR="00E20DC1">
        <w:t>; I have bought some breakfast ingredients just for you! Armando, I know you are vegan, so I bought some vegan options for you as well. Below, I have prepared a set of 4 recipes (2 vegan). These instructions should be sufficient for you guys to make breakfast this morning.</w:t>
      </w:r>
      <w:r w:rsidR="000170C0">
        <w:t xml:space="preserve"> Please text me if you have any questions and I’ll try to get back to you as soon as I can.</w:t>
      </w:r>
    </w:p>
    <w:p w14:paraId="01A4F1C3" w14:textId="2FDB666F" w:rsidR="000170C0" w:rsidRDefault="000170C0" w:rsidP="00732AAC"/>
    <w:sdt>
      <w:sdtPr>
        <w:id w:val="671068796"/>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36040E5A" w14:textId="4FE1B563" w:rsidR="000170C0" w:rsidRDefault="000170C0">
          <w:pPr>
            <w:pStyle w:val="TOCHeading"/>
          </w:pPr>
          <w:r>
            <w:t>Contents</w:t>
          </w:r>
        </w:p>
        <w:p w14:paraId="6491A675" w14:textId="24CF5F4E" w:rsidR="004D1956" w:rsidRDefault="000170C0">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618267" w:history="1">
            <w:r w:rsidR="004D1956" w:rsidRPr="00283F90">
              <w:rPr>
                <w:rStyle w:val="Hyperlink"/>
                <w:noProof/>
              </w:rPr>
              <w:t>How to Make Pigs in a Blanket (NOT VEGAN)</w:t>
            </w:r>
            <w:r w:rsidR="004D1956">
              <w:rPr>
                <w:noProof/>
                <w:webHidden/>
              </w:rPr>
              <w:tab/>
            </w:r>
            <w:r w:rsidR="004D1956">
              <w:rPr>
                <w:noProof/>
                <w:webHidden/>
              </w:rPr>
              <w:fldChar w:fldCharType="begin"/>
            </w:r>
            <w:r w:rsidR="004D1956">
              <w:rPr>
                <w:noProof/>
                <w:webHidden/>
              </w:rPr>
              <w:instrText xml:space="preserve"> PAGEREF _Toc94618267 \h </w:instrText>
            </w:r>
            <w:r w:rsidR="004D1956">
              <w:rPr>
                <w:noProof/>
                <w:webHidden/>
              </w:rPr>
            </w:r>
            <w:r w:rsidR="004D1956">
              <w:rPr>
                <w:noProof/>
                <w:webHidden/>
              </w:rPr>
              <w:fldChar w:fldCharType="separate"/>
            </w:r>
            <w:r w:rsidR="004D1956">
              <w:rPr>
                <w:noProof/>
                <w:webHidden/>
              </w:rPr>
              <w:t>2</w:t>
            </w:r>
            <w:r w:rsidR="004D1956">
              <w:rPr>
                <w:noProof/>
                <w:webHidden/>
              </w:rPr>
              <w:fldChar w:fldCharType="end"/>
            </w:r>
          </w:hyperlink>
        </w:p>
        <w:p w14:paraId="42ABB55D" w14:textId="7EA02684" w:rsidR="004D1956" w:rsidRDefault="004D1956" w:rsidP="004D1956">
          <w:pPr>
            <w:pStyle w:val="TOC2"/>
            <w:rPr>
              <w:rFonts w:eastAsiaTheme="minorEastAsia"/>
              <w:color w:val="auto"/>
            </w:rPr>
          </w:pPr>
          <w:hyperlink w:anchor="_Toc94618268" w:history="1">
            <w:r w:rsidRPr="00283F90">
              <w:rPr>
                <w:rStyle w:val="Hyperlink"/>
              </w:rPr>
              <w:t>Ingredients/Instruments</w:t>
            </w:r>
            <w:r>
              <w:rPr>
                <w:webHidden/>
              </w:rPr>
              <w:tab/>
            </w:r>
            <w:r>
              <w:rPr>
                <w:webHidden/>
              </w:rPr>
              <w:fldChar w:fldCharType="begin"/>
            </w:r>
            <w:r>
              <w:rPr>
                <w:webHidden/>
              </w:rPr>
              <w:instrText xml:space="preserve"> PAGEREF _Toc94618268 \h </w:instrText>
            </w:r>
            <w:r>
              <w:rPr>
                <w:webHidden/>
              </w:rPr>
            </w:r>
            <w:r>
              <w:rPr>
                <w:webHidden/>
              </w:rPr>
              <w:fldChar w:fldCharType="separate"/>
            </w:r>
            <w:r>
              <w:rPr>
                <w:webHidden/>
              </w:rPr>
              <w:t>2</w:t>
            </w:r>
            <w:r>
              <w:rPr>
                <w:webHidden/>
              </w:rPr>
              <w:fldChar w:fldCharType="end"/>
            </w:r>
          </w:hyperlink>
        </w:p>
        <w:p w14:paraId="505988FA" w14:textId="51A304C4" w:rsidR="004D1956" w:rsidRDefault="004D1956" w:rsidP="004D1956">
          <w:pPr>
            <w:pStyle w:val="TOC2"/>
            <w:rPr>
              <w:rFonts w:eastAsiaTheme="minorEastAsia"/>
              <w:color w:val="auto"/>
            </w:rPr>
          </w:pPr>
          <w:hyperlink w:anchor="_Toc94618269" w:history="1">
            <w:r w:rsidRPr="00283F90">
              <w:rPr>
                <w:rStyle w:val="Hyperlink"/>
              </w:rPr>
              <w:t>Instructions</w:t>
            </w:r>
            <w:r>
              <w:rPr>
                <w:webHidden/>
              </w:rPr>
              <w:tab/>
            </w:r>
            <w:r>
              <w:rPr>
                <w:webHidden/>
              </w:rPr>
              <w:fldChar w:fldCharType="begin"/>
            </w:r>
            <w:r>
              <w:rPr>
                <w:webHidden/>
              </w:rPr>
              <w:instrText xml:space="preserve"> PAGEREF _Toc94618269 \h </w:instrText>
            </w:r>
            <w:r>
              <w:rPr>
                <w:webHidden/>
              </w:rPr>
            </w:r>
            <w:r>
              <w:rPr>
                <w:webHidden/>
              </w:rPr>
              <w:fldChar w:fldCharType="separate"/>
            </w:r>
            <w:r>
              <w:rPr>
                <w:webHidden/>
              </w:rPr>
              <w:t>3</w:t>
            </w:r>
            <w:r>
              <w:rPr>
                <w:webHidden/>
              </w:rPr>
              <w:fldChar w:fldCharType="end"/>
            </w:r>
          </w:hyperlink>
        </w:p>
        <w:p w14:paraId="15E8B0A5" w14:textId="24E2B150" w:rsidR="004D1956" w:rsidRDefault="004D1956">
          <w:pPr>
            <w:pStyle w:val="TOC1"/>
            <w:tabs>
              <w:tab w:val="right" w:leader="dot" w:pos="9350"/>
            </w:tabs>
            <w:rPr>
              <w:rFonts w:eastAsiaTheme="minorEastAsia"/>
              <w:noProof/>
            </w:rPr>
          </w:pPr>
          <w:hyperlink w:anchor="_Toc94618270" w:history="1">
            <w:r w:rsidRPr="00283F90">
              <w:rPr>
                <w:rStyle w:val="Hyperlink"/>
                <w:noProof/>
              </w:rPr>
              <w:t>How to Make Scrambled Eggs (NOT VEGAN)</w:t>
            </w:r>
            <w:r>
              <w:rPr>
                <w:noProof/>
                <w:webHidden/>
              </w:rPr>
              <w:tab/>
            </w:r>
            <w:r>
              <w:rPr>
                <w:noProof/>
                <w:webHidden/>
              </w:rPr>
              <w:fldChar w:fldCharType="begin"/>
            </w:r>
            <w:r>
              <w:rPr>
                <w:noProof/>
                <w:webHidden/>
              </w:rPr>
              <w:instrText xml:space="preserve"> PAGEREF _Toc94618270 \h </w:instrText>
            </w:r>
            <w:r>
              <w:rPr>
                <w:noProof/>
                <w:webHidden/>
              </w:rPr>
            </w:r>
            <w:r>
              <w:rPr>
                <w:noProof/>
                <w:webHidden/>
              </w:rPr>
              <w:fldChar w:fldCharType="separate"/>
            </w:r>
            <w:r>
              <w:rPr>
                <w:noProof/>
                <w:webHidden/>
              </w:rPr>
              <w:t>4</w:t>
            </w:r>
            <w:r>
              <w:rPr>
                <w:noProof/>
                <w:webHidden/>
              </w:rPr>
              <w:fldChar w:fldCharType="end"/>
            </w:r>
          </w:hyperlink>
        </w:p>
        <w:p w14:paraId="1ACD6AE8" w14:textId="01D60F3F" w:rsidR="004D1956" w:rsidRPr="004D1956" w:rsidRDefault="004D1956" w:rsidP="004D1956">
          <w:pPr>
            <w:pStyle w:val="TOC2"/>
            <w:rPr>
              <w:rFonts w:eastAsiaTheme="minorEastAsia"/>
            </w:rPr>
          </w:pPr>
          <w:hyperlink w:anchor="_Toc94618271" w:history="1">
            <w:r w:rsidRPr="004D1956">
              <w:rPr>
                <w:rStyle w:val="Hyperlink"/>
                <w:color w:val="000000" w:themeColor="text1"/>
              </w:rPr>
              <w:t>Ingredients/Instruments</w:t>
            </w:r>
            <w:r w:rsidRPr="004D1956">
              <w:rPr>
                <w:webHidden/>
              </w:rPr>
              <w:tab/>
            </w:r>
            <w:r w:rsidRPr="004D1956">
              <w:rPr>
                <w:webHidden/>
              </w:rPr>
              <w:fldChar w:fldCharType="begin"/>
            </w:r>
            <w:r w:rsidRPr="004D1956">
              <w:rPr>
                <w:webHidden/>
              </w:rPr>
              <w:instrText xml:space="preserve"> PAGEREF _Toc94618271 \h </w:instrText>
            </w:r>
            <w:r w:rsidRPr="004D1956">
              <w:rPr>
                <w:webHidden/>
              </w:rPr>
            </w:r>
            <w:r w:rsidRPr="004D1956">
              <w:rPr>
                <w:webHidden/>
              </w:rPr>
              <w:fldChar w:fldCharType="separate"/>
            </w:r>
            <w:r w:rsidRPr="004D1956">
              <w:rPr>
                <w:webHidden/>
              </w:rPr>
              <w:t>5</w:t>
            </w:r>
            <w:r w:rsidRPr="004D1956">
              <w:rPr>
                <w:webHidden/>
              </w:rPr>
              <w:fldChar w:fldCharType="end"/>
            </w:r>
          </w:hyperlink>
        </w:p>
        <w:p w14:paraId="558B0C43" w14:textId="589C62E4" w:rsidR="004D1956" w:rsidRDefault="004D1956" w:rsidP="004D1956">
          <w:pPr>
            <w:pStyle w:val="TOC2"/>
            <w:rPr>
              <w:rFonts w:eastAsiaTheme="minorEastAsia"/>
              <w:color w:val="auto"/>
            </w:rPr>
          </w:pPr>
          <w:hyperlink w:anchor="_Toc94618272" w:history="1">
            <w:r w:rsidRPr="00283F90">
              <w:rPr>
                <w:rStyle w:val="Hyperlink"/>
              </w:rPr>
              <w:t>Instructions</w:t>
            </w:r>
            <w:r>
              <w:rPr>
                <w:webHidden/>
              </w:rPr>
              <w:tab/>
            </w:r>
            <w:r>
              <w:rPr>
                <w:webHidden/>
              </w:rPr>
              <w:fldChar w:fldCharType="begin"/>
            </w:r>
            <w:r>
              <w:rPr>
                <w:webHidden/>
              </w:rPr>
              <w:instrText xml:space="preserve"> PAGEREF _Toc94618272 \h </w:instrText>
            </w:r>
            <w:r>
              <w:rPr>
                <w:webHidden/>
              </w:rPr>
            </w:r>
            <w:r>
              <w:rPr>
                <w:webHidden/>
              </w:rPr>
              <w:fldChar w:fldCharType="separate"/>
            </w:r>
            <w:r>
              <w:rPr>
                <w:webHidden/>
              </w:rPr>
              <w:t>5</w:t>
            </w:r>
            <w:r>
              <w:rPr>
                <w:webHidden/>
              </w:rPr>
              <w:fldChar w:fldCharType="end"/>
            </w:r>
          </w:hyperlink>
        </w:p>
        <w:p w14:paraId="52625934" w14:textId="6691635A" w:rsidR="004D1956" w:rsidRDefault="004D1956">
          <w:pPr>
            <w:pStyle w:val="TOC1"/>
            <w:tabs>
              <w:tab w:val="right" w:leader="dot" w:pos="9350"/>
            </w:tabs>
            <w:rPr>
              <w:rFonts w:eastAsiaTheme="minorEastAsia"/>
              <w:noProof/>
            </w:rPr>
          </w:pPr>
          <w:hyperlink w:anchor="_Toc94618273" w:history="1">
            <w:r w:rsidRPr="00283F90">
              <w:rPr>
                <w:rStyle w:val="Hyperlink"/>
                <w:noProof/>
              </w:rPr>
              <w:t>How to Make Corn Flakes (VEGAN)</w:t>
            </w:r>
            <w:r>
              <w:rPr>
                <w:noProof/>
                <w:webHidden/>
              </w:rPr>
              <w:tab/>
            </w:r>
            <w:r>
              <w:rPr>
                <w:noProof/>
                <w:webHidden/>
              </w:rPr>
              <w:fldChar w:fldCharType="begin"/>
            </w:r>
            <w:r>
              <w:rPr>
                <w:noProof/>
                <w:webHidden/>
              </w:rPr>
              <w:instrText xml:space="preserve"> PAGEREF _Toc94618273 \h </w:instrText>
            </w:r>
            <w:r>
              <w:rPr>
                <w:noProof/>
                <w:webHidden/>
              </w:rPr>
            </w:r>
            <w:r>
              <w:rPr>
                <w:noProof/>
                <w:webHidden/>
              </w:rPr>
              <w:fldChar w:fldCharType="separate"/>
            </w:r>
            <w:r>
              <w:rPr>
                <w:noProof/>
                <w:webHidden/>
              </w:rPr>
              <w:t>6</w:t>
            </w:r>
            <w:r>
              <w:rPr>
                <w:noProof/>
                <w:webHidden/>
              </w:rPr>
              <w:fldChar w:fldCharType="end"/>
            </w:r>
          </w:hyperlink>
        </w:p>
        <w:p w14:paraId="22050B31" w14:textId="2615162A" w:rsidR="004D1956" w:rsidRDefault="004D1956" w:rsidP="004D1956">
          <w:pPr>
            <w:pStyle w:val="TOC2"/>
            <w:rPr>
              <w:rFonts w:eastAsiaTheme="minorEastAsia"/>
              <w:color w:val="auto"/>
            </w:rPr>
          </w:pPr>
          <w:hyperlink w:anchor="_Toc94618274" w:history="1">
            <w:r w:rsidRPr="00283F90">
              <w:rPr>
                <w:rStyle w:val="Hyperlink"/>
              </w:rPr>
              <w:t>Ingredients/Instruments</w:t>
            </w:r>
            <w:r>
              <w:rPr>
                <w:webHidden/>
              </w:rPr>
              <w:tab/>
            </w:r>
            <w:r>
              <w:rPr>
                <w:webHidden/>
              </w:rPr>
              <w:fldChar w:fldCharType="begin"/>
            </w:r>
            <w:r>
              <w:rPr>
                <w:webHidden/>
              </w:rPr>
              <w:instrText xml:space="preserve"> PAGEREF _Toc94618274 \h </w:instrText>
            </w:r>
            <w:r>
              <w:rPr>
                <w:webHidden/>
              </w:rPr>
            </w:r>
            <w:r>
              <w:rPr>
                <w:webHidden/>
              </w:rPr>
              <w:fldChar w:fldCharType="separate"/>
            </w:r>
            <w:r>
              <w:rPr>
                <w:webHidden/>
              </w:rPr>
              <w:t>6</w:t>
            </w:r>
            <w:r>
              <w:rPr>
                <w:webHidden/>
              </w:rPr>
              <w:fldChar w:fldCharType="end"/>
            </w:r>
          </w:hyperlink>
        </w:p>
        <w:p w14:paraId="368B0E79" w14:textId="4EEF8580" w:rsidR="004D1956" w:rsidRDefault="004D1956" w:rsidP="004D1956">
          <w:pPr>
            <w:pStyle w:val="TOC2"/>
            <w:rPr>
              <w:rFonts w:eastAsiaTheme="minorEastAsia"/>
              <w:color w:val="auto"/>
            </w:rPr>
          </w:pPr>
          <w:hyperlink w:anchor="_Toc94618275" w:history="1">
            <w:r w:rsidRPr="00283F90">
              <w:rPr>
                <w:rStyle w:val="Hyperlink"/>
              </w:rPr>
              <w:t>Instructions</w:t>
            </w:r>
            <w:r>
              <w:rPr>
                <w:webHidden/>
              </w:rPr>
              <w:tab/>
            </w:r>
            <w:r>
              <w:rPr>
                <w:webHidden/>
              </w:rPr>
              <w:fldChar w:fldCharType="begin"/>
            </w:r>
            <w:r>
              <w:rPr>
                <w:webHidden/>
              </w:rPr>
              <w:instrText xml:space="preserve"> PAGEREF _Toc94618275 \h </w:instrText>
            </w:r>
            <w:r>
              <w:rPr>
                <w:webHidden/>
              </w:rPr>
            </w:r>
            <w:r>
              <w:rPr>
                <w:webHidden/>
              </w:rPr>
              <w:fldChar w:fldCharType="separate"/>
            </w:r>
            <w:r>
              <w:rPr>
                <w:webHidden/>
              </w:rPr>
              <w:t>6</w:t>
            </w:r>
            <w:r>
              <w:rPr>
                <w:webHidden/>
              </w:rPr>
              <w:fldChar w:fldCharType="end"/>
            </w:r>
          </w:hyperlink>
        </w:p>
        <w:p w14:paraId="0FB7103A" w14:textId="4219A4B0" w:rsidR="004D1956" w:rsidRDefault="004D1956">
          <w:pPr>
            <w:pStyle w:val="TOC1"/>
            <w:tabs>
              <w:tab w:val="right" w:leader="dot" w:pos="9350"/>
            </w:tabs>
            <w:rPr>
              <w:rFonts w:eastAsiaTheme="minorEastAsia"/>
              <w:noProof/>
            </w:rPr>
          </w:pPr>
          <w:hyperlink w:anchor="_Toc94618276" w:history="1">
            <w:r w:rsidRPr="00283F90">
              <w:rPr>
                <w:rStyle w:val="Hyperlink"/>
                <w:noProof/>
              </w:rPr>
              <w:t>How to Make Avocado French Toast (VEGAN)</w:t>
            </w:r>
            <w:r>
              <w:rPr>
                <w:noProof/>
                <w:webHidden/>
              </w:rPr>
              <w:tab/>
            </w:r>
            <w:r>
              <w:rPr>
                <w:noProof/>
                <w:webHidden/>
              </w:rPr>
              <w:fldChar w:fldCharType="begin"/>
            </w:r>
            <w:r>
              <w:rPr>
                <w:noProof/>
                <w:webHidden/>
              </w:rPr>
              <w:instrText xml:space="preserve"> PAGEREF _Toc94618276 \h </w:instrText>
            </w:r>
            <w:r>
              <w:rPr>
                <w:noProof/>
                <w:webHidden/>
              </w:rPr>
            </w:r>
            <w:r>
              <w:rPr>
                <w:noProof/>
                <w:webHidden/>
              </w:rPr>
              <w:fldChar w:fldCharType="separate"/>
            </w:r>
            <w:r>
              <w:rPr>
                <w:noProof/>
                <w:webHidden/>
              </w:rPr>
              <w:t>7</w:t>
            </w:r>
            <w:r>
              <w:rPr>
                <w:noProof/>
                <w:webHidden/>
              </w:rPr>
              <w:fldChar w:fldCharType="end"/>
            </w:r>
          </w:hyperlink>
        </w:p>
        <w:p w14:paraId="7CF6337E" w14:textId="261919DB" w:rsidR="004D1956" w:rsidRPr="004D1956" w:rsidRDefault="004D1956" w:rsidP="004D1956">
          <w:pPr>
            <w:pStyle w:val="TOC2"/>
            <w:rPr>
              <w:rFonts w:eastAsiaTheme="minorEastAsia"/>
            </w:rPr>
          </w:pPr>
          <w:hyperlink w:anchor="_Toc94618277" w:history="1">
            <w:r w:rsidRPr="004D1956">
              <w:rPr>
                <w:rStyle w:val="Hyperlink"/>
                <w:color w:val="000000" w:themeColor="text1"/>
              </w:rPr>
              <w:t>Ingredients/Instruments</w:t>
            </w:r>
            <w:r w:rsidRPr="004D1956">
              <w:rPr>
                <w:webHidden/>
              </w:rPr>
              <w:tab/>
            </w:r>
            <w:r w:rsidRPr="004D1956">
              <w:rPr>
                <w:webHidden/>
              </w:rPr>
              <w:fldChar w:fldCharType="begin"/>
            </w:r>
            <w:r w:rsidRPr="004D1956">
              <w:rPr>
                <w:webHidden/>
              </w:rPr>
              <w:instrText xml:space="preserve"> PAGEREF _Toc94618277 \h </w:instrText>
            </w:r>
            <w:r w:rsidRPr="004D1956">
              <w:rPr>
                <w:webHidden/>
              </w:rPr>
            </w:r>
            <w:r w:rsidRPr="004D1956">
              <w:rPr>
                <w:webHidden/>
              </w:rPr>
              <w:fldChar w:fldCharType="separate"/>
            </w:r>
            <w:r w:rsidRPr="004D1956">
              <w:rPr>
                <w:webHidden/>
              </w:rPr>
              <w:t>7</w:t>
            </w:r>
            <w:r w:rsidRPr="004D1956">
              <w:rPr>
                <w:webHidden/>
              </w:rPr>
              <w:fldChar w:fldCharType="end"/>
            </w:r>
          </w:hyperlink>
        </w:p>
        <w:p w14:paraId="0C227258" w14:textId="0E6510C3" w:rsidR="004D1956" w:rsidRDefault="004D1956" w:rsidP="004D1956">
          <w:pPr>
            <w:pStyle w:val="TOC2"/>
            <w:rPr>
              <w:rFonts w:eastAsiaTheme="minorEastAsia"/>
              <w:color w:val="auto"/>
            </w:rPr>
          </w:pPr>
          <w:hyperlink w:anchor="_Toc94618278" w:history="1">
            <w:r w:rsidRPr="00283F90">
              <w:rPr>
                <w:rStyle w:val="Hyperlink"/>
              </w:rPr>
              <w:t>Instructions</w:t>
            </w:r>
            <w:r>
              <w:rPr>
                <w:webHidden/>
              </w:rPr>
              <w:tab/>
            </w:r>
            <w:r>
              <w:rPr>
                <w:webHidden/>
              </w:rPr>
              <w:fldChar w:fldCharType="begin"/>
            </w:r>
            <w:r>
              <w:rPr>
                <w:webHidden/>
              </w:rPr>
              <w:instrText xml:space="preserve"> PAGEREF _Toc94618278 \h </w:instrText>
            </w:r>
            <w:r>
              <w:rPr>
                <w:webHidden/>
              </w:rPr>
            </w:r>
            <w:r>
              <w:rPr>
                <w:webHidden/>
              </w:rPr>
              <w:fldChar w:fldCharType="separate"/>
            </w:r>
            <w:r>
              <w:rPr>
                <w:webHidden/>
              </w:rPr>
              <w:t>8</w:t>
            </w:r>
            <w:r>
              <w:rPr>
                <w:webHidden/>
              </w:rPr>
              <w:fldChar w:fldCharType="end"/>
            </w:r>
          </w:hyperlink>
        </w:p>
        <w:p w14:paraId="20896054" w14:textId="04561143" w:rsidR="004D1956" w:rsidRDefault="004D1956">
          <w:pPr>
            <w:pStyle w:val="TOC1"/>
            <w:tabs>
              <w:tab w:val="right" w:leader="dot" w:pos="9350"/>
            </w:tabs>
            <w:rPr>
              <w:rFonts w:eastAsiaTheme="minorEastAsia"/>
              <w:noProof/>
            </w:rPr>
          </w:pPr>
          <w:hyperlink w:anchor="_Toc94618279" w:history="1">
            <w:r w:rsidRPr="00283F90">
              <w:rPr>
                <w:rStyle w:val="Hyperlink"/>
                <w:noProof/>
              </w:rPr>
              <w:t>References</w:t>
            </w:r>
            <w:r>
              <w:rPr>
                <w:noProof/>
                <w:webHidden/>
              </w:rPr>
              <w:tab/>
            </w:r>
            <w:r>
              <w:rPr>
                <w:noProof/>
                <w:webHidden/>
              </w:rPr>
              <w:fldChar w:fldCharType="begin"/>
            </w:r>
            <w:r>
              <w:rPr>
                <w:noProof/>
                <w:webHidden/>
              </w:rPr>
              <w:instrText xml:space="preserve"> PAGEREF _Toc94618279 \h </w:instrText>
            </w:r>
            <w:r>
              <w:rPr>
                <w:noProof/>
                <w:webHidden/>
              </w:rPr>
            </w:r>
            <w:r>
              <w:rPr>
                <w:noProof/>
                <w:webHidden/>
              </w:rPr>
              <w:fldChar w:fldCharType="separate"/>
            </w:r>
            <w:r>
              <w:rPr>
                <w:noProof/>
                <w:webHidden/>
              </w:rPr>
              <w:t>9</w:t>
            </w:r>
            <w:r>
              <w:rPr>
                <w:noProof/>
                <w:webHidden/>
              </w:rPr>
              <w:fldChar w:fldCharType="end"/>
            </w:r>
          </w:hyperlink>
        </w:p>
        <w:p w14:paraId="54A76C62" w14:textId="51413F7F" w:rsidR="000170C0" w:rsidRDefault="000170C0">
          <w:r>
            <w:rPr>
              <w:b/>
              <w:bCs/>
              <w:noProof/>
            </w:rPr>
            <w:fldChar w:fldCharType="end"/>
          </w:r>
        </w:p>
      </w:sdtContent>
    </w:sdt>
    <w:p w14:paraId="0EF58AB1" w14:textId="1C504C07" w:rsidR="000170C0" w:rsidRDefault="000170C0" w:rsidP="00732AAC"/>
    <w:p w14:paraId="4F81666F" w14:textId="32438B83" w:rsidR="000170C0" w:rsidRDefault="000170C0" w:rsidP="00732AAC"/>
    <w:p w14:paraId="644BFC9A" w14:textId="179E25A2" w:rsidR="000170C0" w:rsidRDefault="000170C0" w:rsidP="00732AAC"/>
    <w:p w14:paraId="29166A35" w14:textId="5C3A4133" w:rsidR="000170C0" w:rsidRDefault="000170C0" w:rsidP="00732AAC"/>
    <w:p w14:paraId="41E41BBE" w14:textId="5BFAC573" w:rsidR="000170C0" w:rsidRDefault="000170C0" w:rsidP="00732AAC"/>
    <w:p w14:paraId="3E75AD49" w14:textId="5A66CEBB" w:rsidR="000170C0" w:rsidRDefault="000170C0" w:rsidP="00732AAC"/>
    <w:p w14:paraId="3515C79B" w14:textId="00C108BB" w:rsidR="000170C0" w:rsidRDefault="000170C0" w:rsidP="00732AAC"/>
    <w:p w14:paraId="0878992C" w14:textId="77777777" w:rsidR="000170C0" w:rsidRDefault="000170C0" w:rsidP="00732AAC"/>
    <w:p w14:paraId="1068271A" w14:textId="65CC29A7" w:rsidR="00E20DC1" w:rsidRDefault="00E20DC1" w:rsidP="00E20DC1">
      <w:pPr>
        <w:pStyle w:val="Heading1"/>
      </w:pPr>
      <w:bookmarkStart w:id="0" w:name="_Toc94618267"/>
      <w:r>
        <w:lastRenderedPageBreak/>
        <w:t>How to Make Pigs in a Blanket</w:t>
      </w:r>
      <w:r w:rsidR="00906BE5">
        <w:t xml:space="preserve"> (NOT VEGAN)</w:t>
      </w:r>
      <w:bookmarkEnd w:id="0"/>
    </w:p>
    <w:p w14:paraId="6466D04B" w14:textId="7E30B99E" w:rsidR="002B1BD9" w:rsidRPr="002B1BD9" w:rsidRDefault="002B1BD9" w:rsidP="002B1BD9">
      <w:pPr>
        <w:pStyle w:val="Subtitle"/>
      </w:pPr>
      <w:r>
        <w:t>(See Figure 1)</w:t>
      </w:r>
    </w:p>
    <w:p w14:paraId="4D308EF9" w14:textId="6791D53C" w:rsidR="00E20DC1" w:rsidRDefault="00906BE5" w:rsidP="00E20DC1">
      <w:r>
        <w:rPr>
          <w:noProof/>
        </w:rPr>
        <w:drawing>
          <wp:inline distT="0" distB="0" distL="0" distR="0" wp14:anchorId="0E2749E9" wp14:editId="5F0194E8">
            <wp:extent cx="4733925" cy="2667000"/>
            <wp:effectExtent l="0" t="0" r="9525" b="0"/>
            <wp:docPr id="1" name="Picture 1" descr="Pancake Wrapped Sausage GIF - Food Pancake Breakfast - Discover &amp;amp; Share GI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ncake Wrapped Sausage GIF - Food Pancake Breakfast - Discover &amp;amp; Share GIF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33925" cy="2667000"/>
                    </a:xfrm>
                    <a:prstGeom prst="rect">
                      <a:avLst/>
                    </a:prstGeom>
                    <a:noFill/>
                    <a:ln>
                      <a:noFill/>
                    </a:ln>
                  </pic:spPr>
                </pic:pic>
              </a:graphicData>
            </a:graphic>
          </wp:inline>
        </w:drawing>
      </w:r>
    </w:p>
    <w:p w14:paraId="419C84E6" w14:textId="2CA34BFD" w:rsidR="002B1BD9" w:rsidRPr="004508C1" w:rsidRDefault="002B1BD9" w:rsidP="00E20DC1">
      <w:pPr>
        <w:rPr>
          <w:rStyle w:val="SubtleEmphasis"/>
        </w:rPr>
      </w:pPr>
      <w:r w:rsidRPr="004508C1">
        <w:rPr>
          <w:rStyle w:val="SubtleEmphasis"/>
        </w:rPr>
        <w:t>(Figure 1)</w:t>
      </w:r>
    </w:p>
    <w:p w14:paraId="0C902C43" w14:textId="05399C02" w:rsidR="00906BE5" w:rsidRDefault="00906BE5" w:rsidP="00E20DC1">
      <w:r>
        <w:t xml:space="preserve">This recipe is </w:t>
      </w:r>
      <w:proofErr w:type="gramStart"/>
      <w:r>
        <w:t>fairly simple</w:t>
      </w:r>
      <w:proofErr w:type="gramEnd"/>
      <w:r>
        <w:t xml:space="preserve">. </w:t>
      </w:r>
      <w:proofErr w:type="gramStart"/>
      <w:r>
        <w:t>It’s</w:t>
      </w:r>
      <w:proofErr w:type="gramEnd"/>
      <w:r>
        <w:t xml:space="preserve"> just sausage wrapped in a pancake. There are still detailed instructions on how to prepare everything though. Prior to starting, you should know how to use a microwave</w:t>
      </w:r>
      <w:r w:rsidR="002B1BD9">
        <w:t>, and how to clean dishes</w:t>
      </w:r>
      <w:r>
        <w:t>.</w:t>
      </w:r>
      <w:r w:rsidR="002B1BD9">
        <w:t xml:space="preserve"> Please clean the dishes…</w:t>
      </w:r>
    </w:p>
    <w:p w14:paraId="4442B60B" w14:textId="65AB7593" w:rsidR="00906BE5" w:rsidRDefault="00906BE5" w:rsidP="00906BE5">
      <w:pPr>
        <w:pStyle w:val="Heading2"/>
      </w:pPr>
      <w:bookmarkStart w:id="1" w:name="_Toc94618268"/>
      <w:r>
        <w:t>Ingredients</w:t>
      </w:r>
      <w:r w:rsidR="000170C0">
        <w:t>/</w:t>
      </w:r>
      <w:r>
        <w:t>Instruments</w:t>
      </w:r>
      <w:bookmarkEnd w:id="1"/>
    </w:p>
    <w:p w14:paraId="6D7087C4" w14:textId="77777777" w:rsidR="00F66B85" w:rsidRDefault="00906BE5" w:rsidP="00906BE5">
      <w:pPr>
        <w:pStyle w:val="ListParagraph"/>
        <w:numPr>
          <w:ilvl w:val="0"/>
          <w:numId w:val="1"/>
        </w:numPr>
      </w:pPr>
      <w:r>
        <w:t>Pork Sausage</w:t>
      </w:r>
    </w:p>
    <w:p w14:paraId="17C67882" w14:textId="01004900" w:rsidR="002B1BD9" w:rsidRDefault="00F66B85" w:rsidP="002B1BD9">
      <w:pPr>
        <w:pStyle w:val="ListParagraph"/>
        <w:numPr>
          <w:ilvl w:val="1"/>
          <w:numId w:val="1"/>
        </w:numPr>
      </w:pPr>
      <w:r>
        <w:t>Located in the freezer</w:t>
      </w:r>
    </w:p>
    <w:p w14:paraId="02FD29A5" w14:textId="354230B4" w:rsidR="002B1BD9" w:rsidRDefault="002B1BD9" w:rsidP="002B1BD9">
      <w:pPr>
        <w:pStyle w:val="ListParagraph"/>
        <w:numPr>
          <w:ilvl w:val="1"/>
          <w:numId w:val="1"/>
        </w:numPr>
      </w:pPr>
      <w:r>
        <w:t>I would recommend 2-4 links (1 per pig in a blanket)</w:t>
      </w:r>
    </w:p>
    <w:p w14:paraId="26F956AE" w14:textId="77777777" w:rsidR="00F66B85" w:rsidRDefault="00906BE5" w:rsidP="00906BE5">
      <w:pPr>
        <w:pStyle w:val="ListParagraph"/>
        <w:numPr>
          <w:ilvl w:val="0"/>
          <w:numId w:val="1"/>
        </w:numPr>
      </w:pPr>
      <w:r>
        <w:t>Buttermilk Pancakes</w:t>
      </w:r>
    </w:p>
    <w:p w14:paraId="10699A58" w14:textId="4753463A" w:rsidR="00906BE5" w:rsidRDefault="00F66B85" w:rsidP="00F66B85">
      <w:pPr>
        <w:pStyle w:val="ListParagraph"/>
        <w:numPr>
          <w:ilvl w:val="1"/>
          <w:numId w:val="1"/>
        </w:numPr>
      </w:pPr>
      <w:r>
        <w:t>Located in the freezer</w:t>
      </w:r>
    </w:p>
    <w:p w14:paraId="60B9FAEE" w14:textId="52C28664" w:rsidR="002B1BD9" w:rsidRDefault="002B1BD9" w:rsidP="00F66B85">
      <w:pPr>
        <w:pStyle w:val="ListParagraph"/>
        <w:numPr>
          <w:ilvl w:val="1"/>
          <w:numId w:val="1"/>
        </w:numPr>
      </w:pPr>
      <w:r>
        <w:t>Same number of pancakes as you have sausages</w:t>
      </w:r>
    </w:p>
    <w:p w14:paraId="4510D4C5" w14:textId="77777777" w:rsidR="00F66B85" w:rsidRDefault="00F66B85" w:rsidP="00906BE5">
      <w:pPr>
        <w:pStyle w:val="ListParagraph"/>
        <w:numPr>
          <w:ilvl w:val="0"/>
          <w:numId w:val="1"/>
        </w:numPr>
      </w:pPr>
      <w:r>
        <w:t>Plate</w:t>
      </w:r>
    </w:p>
    <w:p w14:paraId="43BBEB90" w14:textId="0BAA97A7" w:rsidR="00906BE5" w:rsidRDefault="00F66B85" w:rsidP="00F66B85">
      <w:pPr>
        <w:pStyle w:val="ListParagraph"/>
        <w:numPr>
          <w:ilvl w:val="1"/>
          <w:numId w:val="1"/>
        </w:numPr>
      </w:pPr>
      <w:r>
        <w:t>Located in the cabinet above the counter, to the left of the sink</w:t>
      </w:r>
    </w:p>
    <w:p w14:paraId="2A8895AB" w14:textId="35210E01" w:rsidR="002B1BD9" w:rsidRDefault="002B1BD9" w:rsidP="00F66B85">
      <w:pPr>
        <w:pStyle w:val="ListParagraph"/>
        <w:numPr>
          <w:ilvl w:val="1"/>
          <w:numId w:val="1"/>
        </w:numPr>
      </w:pPr>
      <w:r>
        <w:t>Only one is needed</w:t>
      </w:r>
    </w:p>
    <w:p w14:paraId="305174C8" w14:textId="77777777" w:rsidR="00F66B85" w:rsidRDefault="00F66B85" w:rsidP="00906BE5">
      <w:pPr>
        <w:pStyle w:val="ListParagraph"/>
        <w:numPr>
          <w:ilvl w:val="0"/>
          <w:numId w:val="1"/>
        </w:numPr>
      </w:pPr>
      <w:r>
        <w:t>Paper Towels</w:t>
      </w:r>
    </w:p>
    <w:p w14:paraId="681E14C3" w14:textId="5023112E" w:rsidR="00F66B85" w:rsidRDefault="00F66B85" w:rsidP="00F66B85">
      <w:pPr>
        <w:pStyle w:val="ListParagraph"/>
        <w:numPr>
          <w:ilvl w:val="1"/>
          <w:numId w:val="1"/>
        </w:numPr>
      </w:pPr>
      <w:r>
        <w:t>Located on the counter, left of the toaster oven</w:t>
      </w:r>
    </w:p>
    <w:p w14:paraId="6C57033A" w14:textId="1482068A" w:rsidR="002B1BD9" w:rsidRDefault="002B1BD9" w:rsidP="00F66B85">
      <w:pPr>
        <w:pStyle w:val="ListParagraph"/>
        <w:numPr>
          <w:ilvl w:val="1"/>
          <w:numId w:val="1"/>
        </w:numPr>
      </w:pPr>
      <w:r>
        <w:t>Only two (connected) sheets are needed</w:t>
      </w:r>
    </w:p>
    <w:p w14:paraId="6453C9B7" w14:textId="01B170F2" w:rsidR="00F66B85" w:rsidRDefault="004508C1" w:rsidP="00F66B85">
      <w:pPr>
        <w:pStyle w:val="ListParagraph"/>
        <w:numPr>
          <w:ilvl w:val="0"/>
          <w:numId w:val="1"/>
        </w:numPr>
      </w:pPr>
      <w:r>
        <w:t>Bacon/</w:t>
      </w:r>
      <w:r w:rsidR="00F66B85">
        <w:t>Sausage Griddle</w:t>
      </w:r>
      <w:r w:rsidR="002B1BD9">
        <w:t xml:space="preserve"> (</w:t>
      </w:r>
      <w:r>
        <w:t xml:space="preserve">See </w:t>
      </w:r>
      <w:r w:rsidR="002B1BD9">
        <w:t>Figure 2)</w:t>
      </w:r>
    </w:p>
    <w:p w14:paraId="0E3A98B6" w14:textId="74091218" w:rsidR="00F66B85" w:rsidRDefault="00F66B85" w:rsidP="00F66B85">
      <w:pPr>
        <w:pStyle w:val="ListParagraph"/>
        <w:numPr>
          <w:ilvl w:val="1"/>
          <w:numId w:val="1"/>
        </w:numPr>
      </w:pPr>
      <w:r>
        <w:t>Located in the cabinet above the microwave</w:t>
      </w:r>
    </w:p>
    <w:p w14:paraId="1B08069A" w14:textId="7597733C" w:rsidR="00197DB6" w:rsidRDefault="00197DB6" w:rsidP="00197DB6">
      <w:pPr>
        <w:pStyle w:val="ListParagraph"/>
        <w:numPr>
          <w:ilvl w:val="0"/>
          <w:numId w:val="1"/>
        </w:numPr>
      </w:pPr>
      <w:r>
        <w:t>Maple syrup (optional)</w:t>
      </w:r>
    </w:p>
    <w:p w14:paraId="7E529F26" w14:textId="5A1F2B5A" w:rsidR="004508C1" w:rsidRDefault="004508C1" w:rsidP="004508C1">
      <w:r>
        <w:rPr>
          <w:noProof/>
        </w:rPr>
        <w:lastRenderedPageBreak/>
        <w:drawing>
          <wp:inline distT="0" distB="0" distL="0" distR="0" wp14:anchorId="1E112C38" wp14:editId="1E1BFB86">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8CEF8AE" w14:textId="5266D0DF" w:rsidR="004508C1" w:rsidRPr="004508C1" w:rsidRDefault="004508C1" w:rsidP="004508C1">
      <w:pPr>
        <w:rPr>
          <w:rStyle w:val="SubtleEmphasis"/>
        </w:rPr>
      </w:pPr>
      <w:r w:rsidRPr="004508C1">
        <w:rPr>
          <w:rStyle w:val="SubtleEmphasis"/>
        </w:rPr>
        <w:t>(Figure 2)</w:t>
      </w:r>
    </w:p>
    <w:p w14:paraId="3C0E6586" w14:textId="00A3B5CF" w:rsidR="00F66B85" w:rsidRDefault="002B1BD9" w:rsidP="002B1BD9">
      <w:pPr>
        <w:pStyle w:val="Heading2"/>
      </w:pPr>
      <w:bookmarkStart w:id="2" w:name="_Toc94618269"/>
      <w:r>
        <w:t>Instructions</w:t>
      </w:r>
      <w:bookmarkEnd w:id="2"/>
    </w:p>
    <w:p w14:paraId="23826D9D" w14:textId="1355040D" w:rsidR="002B1BD9" w:rsidRDefault="002B1BD9" w:rsidP="002B1BD9">
      <w:pPr>
        <w:pStyle w:val="ListParagraph"/>
        <w:numPr>
          <w:ilvl w:val="0"/>
          <w:numId w:val="2"/>
        </w:numPr>
      </w:pPr>
      <w:r>
        <w:t>Gather your ingredients</w:t>
      </w:r>
    </w:p>
    <w:p w14:paraId="5DE2ADF0" w14:textId="694F80D8" w:rsidR="004508C1" w:rsidRDefault="004508C1" w:rsidP="002B1BD9">
      <w:pPr>
        <w:pStyle w:val="ListParagraph"/>
        <w:numPr>
          <w:ilvl w:val="0"/>
          <w:numId w:val="2"/>
        </w:numPr>
      </w:pPr>
      <w:r>
        <w:t>Take the lid off the griddle</w:t>
      </w:r>
    </w:p>
    <w:p w14:paraId="12200985" w14:textId="5C593CDB" w:rsidR="004508C1" w:rsidRDefault="004508C1" w:rsidP="002B1BD9">
      <w:pPr>
        <w:pStyle w:val="ListParagraph"/>
        <w:numPr>
          <w:ilvl w:val="0"/>
          <w:numId w:val="2"/>
        </w:numPr>
      </w:pPr>
      <w:r>
        <w:t>Put the sausage into the griddle</w:t>
      </w:r>
    </w:p>
    <w:p w14:paraId="66809332" w14:textId="1E094BF3" w:rsidR="004508C1" w:rsidRDefault="004508C1" w:rsidP="002B1BD9">
      <w:pPr>
        <w:pStyle w:val="ListParagraph"/>
        <w:numPr>
          <w:ilvl w:val="0"/>
          <w:numId w:val="2"/>
        </w:numPr>
      </w:pPr>
      <w:r>
        <w:t>Replace the griddle lid</w:t>
      </w:r>
    </w:p>
    <w:p w14:paraId="65B36FB5" w14:textId="063B3268" w:rsidR="004508C1" w:rsidRDefault="004508C1" w:rsidP="002B1BD9">
      <w:pPr>
        <w:pStyle w:val="ListParagraph"/>
        <w:numPr>
          <w:ilvl w:val="0"/>
          <w:numId w:val="2"/>
        </w:numPr>
      </w:pPr>
      <w:r>
        <w:t>Put griddle into microwave</w:t>
      </w:r>
    </w:p>
    <w:p w14:paraId="358042FE" w14:textId="34B148F2" w:rsidR="00502149" w:rsidRDefault="004508C1" w:rsidP="00502149">
      <w:pPr>
        <w:pStyle w:val="ListParagraph"/>
        <w:numPr>
          <w:ilvl w:val="0"/>
          <w:numId w:val="2"/>
        </w:numPr>
      </w:pPr>
      <w:r>
        <w:t>Microwave the sausage</w:t>
      </w:r>
    </w:p>
    <w:p w14:paraId="10483AD1" w14:textId="69C90D29" w:rsidR="00502149" w:rsidRDefault="00502149" w:rsidP="00502149">
      <w:pPr>
        <w:pStyle w:val="ListParagraph"/>
        <w:numPr>
          <w:ilvl w:val="1"/>
          <w:numId w:val="2"/>
        </w:numPr>
      </w:pPr>
      <w:r>
        <w:t>30 seconds for 2 links</w:t>
      </w:r>
    </w:p>
    <w:p w14:paraId="610AC5D2" w14:textId="00A21F8A" w:rsidR="00502149" w:rsidRDefault="00502149" w:rsidP="00502149">
      <w:pPr>
        <w:pStyle w:val="ListParagraph"/>
        <w:numPr>
          <w:ilvl w:val="1"/>
          <w:numId w:val="2"/>
        </w:numPr>
      </w:pPr>
      <w:r>
        <w:t>45 seconds for 3 links</w:t>
      </w:r>
    </w:p>
    <w:p w14:paraId="66A0A043" w14:textId="1577DD46" w:rsidR="00502149" w:rsidRPr="00502149" w:rsidRDefault="00502149" w:rsidP="00502149">
      <w:pPr>
        <w:pStyle w:val="ListParagraph"/>
        <w:numPr>
          <w:ilvl w:val="1"/>
          <w:numId w:val="2"/>
        </w:numPr>
      </w:pPr>
      <w:r>
        <w:t>60 seconds for 4 links</w:t>
      </w:r>
    </w:p>
    <w:p w14:paraId="45A913B7" w14:textId="2E18F05B" w:rsidR="004508C1" w:rsidRDefault="00502149" w:rsidP="004508C1">
      <w:pPr>
        <w:pStyle w:val="ListParagraph"/>
        <w:numPr>
          <w:ilvl w:val="0"/>
          <w:numId w:val="2"/>
        </w:numPr>
      </w:pPr>
      <w:r>
        <w:t>Remove griddle from microwave</w:t>
      </w:r>
    </w:p>
    <w:p w14:paraId="0DC98E1B" w14:textId="49C4EA7E" w:rsidR="00502149" w:rsidRPr="00502149" w:rsidRDefault="00502149" w:rsidP="00502149">
      <w:pPr>
        <w:pStyle w:val="ListParagraph"/>
        <w:rPr>
          <w:rStyle w:val="Emphasis"/>
        </w:rPr>
      </w:pPr>
      <w:r w:rsidRPr="00502149">
        <w:rPr>
          <w:rStyle w:val="Emphasis"/>
        </w:rPr>
        <w:t>Caution: The griddle may be hot</w:t>
      </w:r>
    </w:p>
    <w:p w14:paraId="0F88B77A" w14:textId="7AA5CE75" w:rsidR="00502149" w:rsidRPr="00502149" w:rsidRDefault="00197DB6" w:rsidP="00197DB6">
      <w:pPr>
        <w:pStyle w:val="ListParagraph"/>
        <w:numPr>
          <w:ilvl w:val="0"/>
          <w:numId w:val="2"/>
        </w:numPr>
        <w:rPr>
          <w:rStyle w:val="Emphasis"/>
        </w:rPr>
      </w:pPr>
      <w:r>
        <w:t>Stack</w:t>
      </w:r>
      <w:r w:rsidR="00502149">
        <w:t xml:space="preserve"> the pancakes on the plate</w:t>
      </w:r>
    </w:p>
    <w:p w14:paraId="6F2FA390" w14:textId="077880A2" w:rsidR="00502149" w:rsidRDefault="00502149" w:rsidP="00502149">
      <w:pPr>
        <w:pStyle w:val="ListParagraph"/>
        <w:numPr>
          <w:ilvl w:val="0"/>
          <w:numId w:val="2"/>
        </w:numPr>
      </w:pPr>
      <w:r>
        <w:t>Wrap/Cover the pancakes with the paper towels</w:t>
      </w:r>
    </w:p>
    <w:p w14:paraId="34EB717D" w14:textId="471D9621" w:rsidR="00502149" w:rsidRDefault="00502149" w:rsidP="00502149">
      <w:pPr>
        <w:pStyle w:val="ListParagraph"/>
        <w:numPr>
          <w:ilvl w:val="0"/>
          <w:numId w:val="2"/>
        </w:numPr>
      </w:pPr>
      <w:r>
        <w:t>Put the plate into the microwave</w:t>
      </w:r>
    </w:p>
    <w:p w14:paraId="55153825" w14:textId="2CA93EA1" w:rsidR="00502149" w:rsidRDefault="00502149" w:rsidP="00502149">
      <w:pPr>
        <w:pStyle w:val="ListParagraph"/>
        <w:numPr>
          <w:ilvl w:val="0"/>
          <w:numId w:val="2"/>
        </w:numPr>
      </w:pPr>
      <w:r>
        <w:t>Microwave the pancakes</w:t>
      </w:r>
    </w:p>
    <w:p w14:paraId="77F7E584" w14:textId="50295F79" w:rsidR="00502149" w:rsidRDefault="00502149" w:rsidP="00502149">
      <w:pPr>
        <w:pStyle w:val="ListParagraph"/>
        <w:numPr>
          <w:ilvl w:val="1"/>
          <w:numId w:val="2"/>
        </w:numPr>
      </w:pPr>
      <w:r>
        <w:t>50 seconds for 2 pancakes</w:t>
      </w:r>
    </w:p>
    <w:p w14:paraId="3CB06296" w14:textId="65DA9700" w:rsidR="00502149" w:rsidRDefault="00502149" w:rsidP="00502149">
      <w:pPr>
        <w:pStyle w:val="ListParagraph"/>
        <w:numPr>
          <w:ilvl w:val="1"/>
          <w:numId w:val="2"/>
        </w:numPr>
      </w:pPr>
      <w:r>
        <w:t>1 minute 10 seconds for 3 pancakes</w:t>
      </w:r>
    </w:p>
    <w:p w14:paraId="7515C353" w14:textId="5156A010" w:rsidR="00502149" w:rsidRDefault="00502149" w:rsidP="00502149">
      <w:pPr>
        <w:pStyle w:val="ListParagraph"/>
        <w:numPr>
          <w:ilvl w:val="1"/>
          <w:numId w:val="2"/>
        </w:numPr>
      </w:pPr>
      <w:r>
        <w:lastRenderedPageBreak/>
        <w:t>1 minute 30 seconds for 4 pancakes</w:t>
      </w:r>
    </w:p>
    <w:p w14:paraId="0347643A" w14:textId="74016632" w:rsidR="00502149" w:rsidRDefault="00502149" w:rsidP="00502149">
      <w:pPr>
        <w:pStyle w:val="ListParagraph"/>
        <w:numPr>
          <w:ilvl w:val="0"/>
          <w:numId w:val="2"/>
        </w:numPr>
      </w:pPr>
      <w:r>
        <w:t>Remove plate from microwave</w:t>
      </w:r>
    </w:p>
    <w:p w14:paraId="74BA882B" w14:textId="1F52F85E" w:rsidR="00502149" w:rsidRPr="00502149" w:rsidRDefault="00502149" w:rsidP="00502149">
      <w:pPr>
        <w:pStyle w:val="ListParagraph"/>
        <w:rPr>
          <w:rStyle w:val="Emphasis"/>
        </w:rPr>
      </w:pPr>
      <w:r w:rsidRPr="00502149">
        <w:rPr>
          <w:rStyle w:val="Emphasis"/>
        </w:rPr>
        <w:t>Caution: The plate may be hot</w:t>
      </w:r>
    </w:p>
    <w:p w14:paraId="55A2763D" w14:textId="77777777" w:rsidR="00197DB6" w:rsidRDefault="00502149" w:rsidP="00197DB6">
      <w:pPr>
        <w:pStyle w:val="ListParagraph"/>
        <w:numPr>
          <w:ilvl w:val="0"/>
          <w:numId w:val="2"/>
        </w:numPr>
      </w:pPr>
      <w:r>
        <w:t>Unwrap/Uncover the pancakes from the paper towel</w:t>
      </w:r>
    </w:p>
    <w:p w14:paraId="756D5BE1" w14:textId="4E9BBEFA" w:rsidR="00197DB6" w:rsidRPr="00197DB6" w:rsidRDefault="00197DB6" w:rsidP="00197DB6">
      <w:pPr>
        <w:pStyle w:val="ListParagraph"/>
        <w:rPr>
          <w:rStyle w:val="Emphasis"/>
        </w:rPr>
      </w:pPr>
      <w:r w:rsidRPr="00197DB6">
        <w:rPr>
          <w:rStyle w:val="Emphasis"/>
        </w:rPr>
        <w:t>Note: If you’d like, you may re-use the paper towel as a napkin while you eat. Otherwise, throw out the paper towel</w:t>
      </w:r>
    </w:p>
    <w:p w14:paraId="459D38D0" w14:textId="1734B722" w:rsidR="00502149" w:rsidRDefault="00502149" w:rsidP="00502149">
      <w:pPr>
        <w:pStyle w:val="ListParagraph"/>
        <w:numPr>
          <w:ilvl w:val="0"/>
          <w:numId w:val="2"/>
        </w:numPr>
      </w:pPr>
      <w:r>
        <w:t>Unstack the pancakes</w:t>
      </w:r>
    </w:p>
    <w:p w14:paraId="5A298158" w14:textId="45EE4F1F" w:rsidR="00197DB6" w:rsidRDefault="00502149" w:rsidP="00197DB6">
      <w:pPr>
        <w:pStyle w:val="ListParagraph"/>
        <w:numPr>
          <w:ilvl w:val="0"/>
          <w:numId w:val="2"/>
        </w:numPr>
      </w:pPr>
      <w:r>
        <w:t>Lay the pancakes flat on the plate</w:t>
      </w:r>
    </w:p>
    <w:p w14:paraId="625E3266" w14:textId="74E7294A" w:rsidR="00197DB6" w:rsidRDefault="00197DB6" w:rsidP="00197DB6">
      <w:pPr>
        <w:pStyle w:val="ListParagraph"/>
        <w:numPr>
          <w:ilvl w:val="0"/>
          <w:numId w:val="2"/>
        </w:numPr>
      </w:pPr>
      <w:r>
        <w:t>Place the sausage in the middle of each pancake</w:t>
      </w:r>
    </w:p>
    <w:p w14:paraId="6327F09F" w14:textId="2692F549" w:rsidR="00197DB6" w:rsidRDefault="00197DB6" w:rsidP="00197DB6">
      <w:pPr>
        <w:pStyle w:val="ListParagraph"/>
        <w:numPr>
          <w:ilvl w:val="0"/>
          <w:numId w:val="2"/>
        </w:numPr>
      </w:pPr>
      <w:r>
        <w:t>Wrap the sausage in the pancake</w:t>
      </w:r>
    </w:p>
    <w:p w14:paraId="6ED8A72B" w14:textId="7C560FE6" w:rsidR="00197DB6" w:rsidRDefault="00197DB6" w:rsidP="00197DB6">
      <w:pPr>
        <w:pStyle w:val="ListParagraph"/>
        <w:rPr>
          <w:rStyle w:val="Emphasis"/>
        </w:rPr>
      </w:pPr>
      <w:r w:rsidRPr="00197DB6">
        <w:rPr>
          <w:rStyle w:val="Emphasis"/>
        </w:rPr>
        <w:t>Note: To keep from unwrapping, put the overlapping pancake on the bottom of the pig in a blanket and onto the plate</w:t>
      </w:r>
    </w:p>
    <w:p w14:paraId="0CACF1F4" w14:textId="10B31E2C" w:rsidR="00197DB6" w:rsidRPr="00197DB6" w:rsidRDefault="00197DB6" w:rsidP="00197DB6">
      <w:pPr>
        <w:pStyle w:val="ListParagraph"/>
        <w:ind w:left="360"/>
        <w:rPr>
          <w:rStyle w:val="Strong"/>
        </w:rPr>
      </w:pPr>
      <w:r w:rsidRPr="00197DB6">
        <w:rPr>
          <w:rStyle w:val="Strong"/>
        </w:rPr>
        <w:t>(Optional)</w:t>
      </w:r>
    </w:p>
    <w:p w14:paraId="6354094C" w14:textId="62A34299" w:rsidR="00197DB6" w:rsidRDefault="00197DB6" w:rsidP="00197DB6">
      <w:pPr>
        <w:pStyle w:val="ListParagraph"/>
        <w:numPr>
          <w:ilvl w:val="0"/>
          <w:numId w:val="2"/>
        </w:numPr>
      </w:pPr>
      <w:r>
        <w:t>If desired, pour maple syrup over the pigs in a blanket</w:t>
      </w:r>
    </w:p>
    <w:p w14:paraId="2C3ECD1D" w14:textId="36453929" w:rsidR="00197DB6" w:rsidRDefault="00197DB6" w:rsidP="00197DB6">
      <w:r>
        <w:t>You have now successfully made pigs in a blanket! Please remember to clean up when you are finished.</w:t>
      </w:r>
    </w:p>
    <w:p w14:paraId="4A1798BF" w14:textId="01DBF9F5" w:rsidR="00617825" w:rsidRDefault="000832BF" w:rsidP="000832BF">
      <w:pPr>
        <w:pStyle w:val="Heading1"/>
      </w:pPr>
      <w:bookmarkStart w:id="3" w:name="_Toc94618270"/>
      <w:r>
        <w:t>How to Make Scrambled Eggs (NOT VEGAN)</w:t>
      </w:r>
      <w:bookmarkEnd w:id="3"/>
    </w:p>
    <w:p w14:paraId="6F10E193" w14:textId="119A73FE" w:rsidR="000832BF" w:rsidRDefault="000832BF" w:rsidP="000832BF">
      <w:pPr>
        <w:pStyle w:val="Subtitle"/>
      </w:pPr>
      <w:r>
        <w:t xml:space="preserve">(See Figure </w:t>
      </w:r>
      <w:r w:rsidR="00891AC5">
        <w:t>3</w:t>
      </w:r>
      <w:r>
        <w:t>)</w:t>
      </w:r>
    </w:p>
    <w:p w14:paraId="687BD852" w14:textId="3319564F" w:rsidR="000832BF" w:rsidRDefault="000832BF" w:rsidP="000832BF">
      <w:r>
        <w:rPr>
          <w:noProof/>
        </w:rPr>
        <w:drawing>
          <wp:inline distT="0" distB="0" distL="0" distR="0" wp14:anchorId="3C635BA4" wp14:editId="540EBFB6">
            <wp:extent cx="2152650" cy="3158426"/>
            <wp:effectExtent l="0" t="0" r="0" b="4445"/>
            <wp:docPr id="3" name="Picture 3" descr="Scrambled eg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ambled eg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89468" cy="3212446"/>
                    </a:xfrm>
                    <a:prstGeom prst="rect">
                      <a:avLst/>
                    </a:prstGeom>
                    <a:noFill/>
                    <a:ln>
                      <a:noFill/>
                    </a:ln>
                  </pic:spPr>
                </pic:pic>
              </a:graphicData>
            </a:graphic>
          </wp:inline>
        </w:drawing>
      </w:r>
    </w:p>
    <w:p w14:paraId="51103C2D" w14:textId="2B9DDA96" w:rsidR="000832BF" w:rsidRDefault="000832BF" w:rsidP="000832BF">
      <w:pPr>
        <w:rPr>
          <w:rStyle w:val="SubtleEmphasis"/>
        </w:rPr>
      </w:pPr>
      <w:r w:rsidRPr="000832BF">
        <w:rPr>
          <w:rStyle w:val="SubtleEmphasis"/>
        </w:rPr>
        <w:t xml:space="preserve">(Figure </w:t>
      </w:r>
      <w:r w:rsidR="00891AC5">
        <w:rPr>
          <w:rStyle w:val="SubtleEmphasis"/>
        </w:rPr>
        <w:t>3</w:t>
      </w:r>
      <w:r w:rsidRPr="000832BF">
        <w:rPr>
          <w:rStyle w:val="SubtleEmphasis"/>
        </w:rPr>
        <w:t>)</w:t>
      </w:r>
    </w:p>
    <w:p w14:paraId="2C53BFC0" w14:textId="77777777" w:rsidR="000832BF" w:rsidRPr="000832BF" w:rsidRDefault="000832BF" w:rsidP="000832BF">
      <w:pPr>
        <w:rPr>
          <w:i/>
          <w:iCs/>
          <w:color w:val="404040" w:themeColor="text1" w:themeTint="BF"/>
        </w:rPr>
      </w:pPr>
    </w:p>
    <w:p w14:paraId="23EFF555" w14:textId="01E982EA" w:rsidR="000832BF" w:rsidRPr="000832BF" w:rsidRDefault="000832BF" w:rsidP="000832BF">
      <w:pPr>
        <w:rPr>
          <w:color w:val="404040" w:themeColor="text1" w:themeTint="BF"/>
        </w:rPr>
      </w:pPr>
      <w:r w:rsidRPr="000832BF">
        <w:rPr>
          <w:color w:val="404040" w:themeColor="text1" w:themeTint="BF"/>
        </w:rPr>
        <w:t>This is a recipe that I had to find online</w:t>
      </w:r>
      <w:r w:rsidR="004D1956">
        <w:rPr>
          <w:color w:val="404040" w:themeColor="text1" w:themeTint="BF"/>
        </w:rPr>
        <w:t xml:space="preserve"> </w:t>
      </w:r>
      <w:r w:rsidR="004D1956">
        <w:rPr>
          <w:color w:val="404040" w:themeColor="text1" w:themeTint="BF"/>
        </w:rPr>
        <w:fldChar w:fldCharType="begin" w:fldLock="1"/>
      </w:r>
      <w:r w:rsidR="004D1956">
        <w:rPr>
          <w:color w:val="404040" w:themeColor="text1" w:themeTint="BF"/>
        </w:rPr>
        <w:instrText>ADDIN CSL_CITATION {"citationItems":[{"id":"ITEM-1","itemData":{"URL":"https://www.loveandlemons.com/scrambled-eggs-recipe/","accessed":{"date-parts":[["2022","2","1"]]},"id":"ITEM-1","issued":{"date-parts":[["0"]]},"title":"How to Make Scrambled Eggs Recipe - Love and Lemons","type":"webpage"},"uris":["http://www.mendeley.com/documents/?uuid=4f32829c-e798-343a-96f5-ffb06fb128b1"]}],"mendeley":{"formattedCitation":"(&lt;i&gt;How to Make Scrambled Eggs Recipe - Love and Lemons&lt;/i&gt;)","plainTextFormattedCitation":"(How to Make Scrambled Eggs Recipe - Love and Lemons)","previouslyFormattedCitation":"(&lt;i&gt;How to Make Scrambled Eggs Recipe - Love and Lemons&lt;/i&gt;)"},"properties":{"noteIndex":0},"schema":"https://github.com/citation-style-language/schema/raw/master/csl-citation.json"}</w:instrText>
      </w:r>
      <w:r w:rsidR="004D1956">
        <w:rPr>
          <w:color w:val="404040" w:themeColor="text1" w:themeTint="BF"/>
        </w:rPr>
        <w:fldChar w:fldCharType="separate"/>
      </w:r>
      <w:r w:rsidR="004D1956" w:rsidRPr="004D1956">
        <w:rPr>
          <w:noProof/>
          <w:color w:val="404040" w:themeColor="text1" w:themeTint="BF"/>
        </w:rPr>
        <w:t>(</w:t>
      </w:r>
      <w:r w:rsidR="004D1956" w:rsidRPr="004D1956">
        <w:rPr>
          <w:i/>
          <w:noProof/>
          <w:color w:val="404040" w:themeColor="text1" w:themeTint="BF"/>
        </w:rPr>
        <w:t>How to Make Scrambled Eggs Recipe - Love and Lemons</w:t>
      </w:r>
      <w:r w:rsidR="004D1956" w:rsidRPr="004D1956">
        <w:rPr>
          <w:noProof/>
          <w:color w:val="404040" w:themeColor="text1" w:themeTint="BF"/>
        </w:rPr>
        <w:t>)</w:t>
      </w:r>
      <w:r w:rsidR="004D1956">
        <w:rPr>
          <w:color w:val="404040" w:themeColor="text1" w:themeTint="BF"/>
        </w:rPr>
        <w:fldChar w:fldCharType="end"/>
      </w:r>
      <w:r w:rsidRPr="000832BF">
        <w:rPr>
          <w:color w:val="404040" w:themeColor="text1" w:themeTint="BF"/>
        </w:rPr>
        <w:t>. I do not like eggs so please have as much as you’d like. To make this recipe, you will need to know how to whisk and fry eggs.</w:t>
      </w:r>
      <w:r>
        <w:rPr>
          <w:color w:val="404040" w:themeColor="text1" w:themeTint="BF"/>
        </w:rPr>
        <w:t xml:space="preserve"> The recipe doesn’t list any quantities, so you should also have an idea of the how much you’ll need based on what you want.</w:t>
      </w:r>
    </w:p>
    <w:p w14:paraId="0E5AC2ED" w14:textId="1878181E" w:rsidR="000832BF" w:rsidRDefault="000832BF" w:rsidP="000832BF">
      <w:pPr>
        <w:pStyle w:val="Heading2"/>
        <w:rPr>
          <w:rStyle w:val="SubtleEmphasis"/>
          <w:i w:val="0"/>
          <w:iCs w:val="0"/>
          <w:color w:val="2F5496" w:themeColor="accent1" w:themeShade="BF"/>
        </w:rPr>
      </w:pPr>
      <w:bookmarkStart w:id="4" w:name="_Toc94618271"/>
      <w:r w:rsidRPr="000832BF">
        <w:rPr>
          <w:rStyle w:val="SubtleEmphasis"/>
          <w:i w:val="0"/>
          <w:iCs w:val="0"/>
          <w:color w:val="2F5496" w:themeColor="accent1" w:themeShade="BF"/>
        </w:rPr>
        <w:lastRenderedPageBreak/>
        <w:t>Ingredients/Instruments</w:t>
      </w:r>
      <w:bookmarkEnd w:id="4"/>
    </w:p>
    <w:p w14:paraId="5241EBCC" w14:textId="768401AF" w:rsidR="000832BF" w:rsidRDefault="000832BF" w:rsidP="000832BF">
      <w:pPr>
        <w:pStyle w:val="ListParagraph"/>
        <w:numPr>
          <w:ilvl w:val="0"/>
          <w:numId w:val="5"/>
        </w:numPr>
      </w:pPr>
      <w:r>
        <w:t>Eggs</w:t>
      </w:r>
    </w:p>
    <w:p w14:paraId="41417C1A" w14:textId="677E42DB" w:rsidR="000832BF" w:rsidRDefault="000832BF" w:rsidP="000832BF">
      <w:pPr>
        <w:pStyle w:val="ListParagraph"/>
        <w:numPr>
          <w:ilvl w:val="1"/>
          <w:numId w:val="5"/>
        </w:numPr>
      </w:pPr>
      <w:r>
        <w:t>Located in the fridge</w:t>
      </w:r>
    </w:p>
    <w:p w14:paraId="2F7E48B3" w14:textId="0656AAD3" w:rsidR="000832BF" w:rsidRDefault="000832BF" w:rsidP="000832BF">
      <w:pPr>
        <w:pStyle w:val="ListParagraph"/>
        <w:numPr>
          <w:ilvl w:val="0"/>
          <w:numId w:val="5"/>
        </w:numPr>
      </w:pPr>
      <w:r>
        <w:t>Milk</w:t>
      </w:r>
    </w:p>
    <w:p w14:paraId="45E41327" w14:textId="69DB0124" w:rsidR="000832BF" w:rsidRDefault="000832BF" w:rsidP="000832BF">
      <w:pPr>
        <w:pStyle w:val="ListParagraph"/>
        <w:numPr>
          <w:ilvl w:val="1"/>
          <w:numId w:val="5"/>
        </w:numPr>
      </w:pPr>
      <w:r>
        <w:t>Located in the fridge</w:t>
      </w:r>
    </w:p>
    <w:p w14:paraId="75970FCA" w14:textId="67BD31F7" w:rsidR="000832BF" w:rsidRDefault="000832BF" w:rsidP="000832BF">
      <w:pPr>
        <w:pStyle w:val="ListParagraph"/>
        <w:numPr>
          <w:ilvl w:val="0"/>
          <w:numId w:val="5"/>
        </w:numPr>
      </w:pPr>
      <w:r>
        <w:t>Butter</w:t>
      </w:r>
    </w:p>
    <w:p w14:paraId="6032C3BE" w14:textId="01CEF6AD" w:rsidR="000832BF" w:rsidRDefault="000832BF" w:rsidP="000832BF">
      <w:pPr>
        <w:pStyle w:val="ListParagraph"/>
        <w:numPr>
          <w:ilvl w:val="1"/>
          <w:numId w:val="5"/>
        </w:numPr>
      </w:pPr>
      <w:r>
        <w:t>Located in the fridge</w:t>
      </w:r>
    </w:p>
    <w:p w14:paraId="19095B03" w14:textId="42C9CF7F" w:rsidR="000832BF" w:rsidRDefault="000832BF" w:rsidP="000832BF">
      <w:pPr>
        <w:pStyle w:val="ListParagraph"/>
        <w:numPr>
          <w:ilvl w:val="0"/>
          <w:numId w:val="5"/>
        </w:numPr>
      </w:pPr>
      <w:r>
        <w:t>Salt</w:t>
      </w:r>
    </w:p>
    <w:p w14:paraId="532A1367" w14:textId="2305D45D" w:rsidR="000832BF" w:rsidRDefault="000832BF" w:rsidP="000832BF">
      <w:pPr>
        <w:pStyle w:val="ListParagraph"/>
        <w:numPr>
          <w:ilvl w:val="1"/>
          <w:numId w:val="5"/>
        </w:numPr>
      </w:pPr>
      <w:r>
        <w:t>Located to the right of the stove</w:t>
      </w:r>
    </w:p>
    <w:p w14:paraId="31B0BB1E" w14:textId="00C87366" w:rsidR="000832BF" w:rsidRDefault="000832BF" w:rsidP="000832BF">
      <w:pPr>
        <w:pStyle w:val="ListParagraph"/>
        <w:numPr>
          <w:ilvl w:val="0"/>
          <w:numId w:val="5"/>
        </w:numPr>
      </w:pPr>
      <w:r>
        <w:t>Pepper</w:t>
      </w:r>
    </w:p>
    <w:p w14:paraId="24FFC7E1" w14:textId="6B3EA112" w:rsidR="000832BF" w:rsidRDefault="000832BF" w:rsidP="000832BF">
      <w:pPr>
        <w:pStyle w:val="ListParagraph"/>
        <w:numPr>
          <w:ilvl w:val="1"/>
          <w:numId w:val="5"/>
        </w:numPr>
      </w:pPr>
      <w:r>
        <w:t>With the salt</w:t>
      </w:r>
    </w:p>
    <w:p w14:paraId="5CB6209B" w14:textId="5D6E0725" w:rsidR="000832BF" w:rsidRDefault="000832BF" w:rsidP="000832BF">
      <w:pPr>
        <w:pStyle w:val="ListParagraph"/>
        <w:numPr>
          <w:ilvl w:val="0"/>
          <w:numId w:val="5"/>
        </w:numPr>
      </w:pPr>
      <w:r>
        <w:t>Bowl</w:t>
      </w:r>
    </w:p>
    <w:p w14:paraId="61150A04" w14:textId="0AB9AAD4" w:rsidR="000832BF" w:rsidRDefault="000832BF" w:rsidP="000832BF">
      <w:pPr>
        <w:pStyle w:val="ListParagraph"/>
        <w:numPr>
          <w:ilvl w:val="1"/>
          <w:numId w:val="5"/>
        </w:numPr>
      </w:pPr>
      <w:r>
        <w:t>Located in the cabinet above the counter, to the left of the sink</w:t>
      </w:r>
    </w:p>
    <w:p w14:paraId="0FDB33E7" w14:textId="541610F5" w:rsidR="005B48CB" w:rsidRDefault="005B48CB" w:rsidP="005B48CB">
      <w:pPr>
        <w:pStyle w:val="ListParagraph"/>
        <w:numPr>
          <w:ilvl w:val="0"/>
          <w:numId w:val="5"/>
        </w:numPr>
      </w:pPr>
      <w:r>
        <w:t>Plate</w:t>
      </w:r>
    </w:p>
    <w:p w14:paraId="6D956A82" w14:textId="494029D9" w:rsidR="005B48CB" w:rsidRDefault="005B48CB" w:rsidP="005B48CB">
      <w:pPr>
        <w:pStyle w:val="ListParagraph"/>
        <w:numPr>
          <w:ilvl w:val="1"/>
          <w:numId w:val="5"/>
        </w:numPr>
      </w:pPr>
      <w:r>
        <w:t>Located in the cabinet above the counter, to the left of the sink</w:t>
      </w:r>
    </w:p>
    <w:p w14:paraId="4DF0E399" w14:textId="28797202" w:rsidR="000832BF" w:rsidRDefault="000832BF" w:rsidP="000832BF">
      <w:pPr>
        <w:pStyle w:val="ListParagraph"/>
        <w:numPr>
          <w:ilvl w:val="0"/>
          <w:numId w:val="5"/>
        </w:numPr>
      </w:pPr>
      <w:r>
        <w:t>Whisk</w:t>
      </w:r>
    </w:p>
    <w:p w14:paraId="56176CC0" w14:textId="084561CD" w:rsidR="000832BF" w:rsidRDefault="000832BF" w:rsidP="000832BF">
      <w:pPr>
        <w:pStyle w:val="ListParagraph"/>
        <w:numPr>
          <w:ilvl w:val="1"/>
          <w:numId w:val="5"/>
        </w:numPr>
      </w:pPr>
      <w:r>
        <w:t>Located in the drawer immediately to the left of the oven</w:t>
      </w:r>
    </w:p>
    <w:p w14:paraId="68C5A9B2" w14:textId="6A241234" w:rsidR="005B48CB" w:rsidRDefault="005B48CB" w:rsidP="005B48CB">
      <w:pPr>
        <w:pStyle w:val="ListParagraph"/>
        <w:numPr>
          <w:ilvl w:val="0"/>
          <w:numId w:val="5"/>
        </w:numPr>
      </w:pPr>
      <w:r>
        <w:t>Spatula</w:t>
      </w:r>
    </w:p>
    <w:p w14:paraId="04DB3960" w14:textId="66513EF5" w:rsidR="005B48CB" w:rsidRDefault="005B48CB" w:rsidP="005B48CB">
      <w:pPr>
        <w:pStyle w:val="ListParagraph"/>
        <w:numPr>
          <w:ilvl w:val="1"/>
          <w:numId w:val="5"/>
        </w:numPr>
      </w:pPr>
      <w:r>
        <w:t xml:space="preserve">Located in the </w:t>
      </w:r>
      <w:r w:rsidR="00522F84">
        <w:t xml:space="preserve">top </w:t>
      </w:r>
      <w:r>
        <w:t>drawer</w:t>
      </w:r>
      <w:r w:rsidR="00522F84">
        <w:t>,</w:t>
      </w:r>
      <w:r>
        <w:t xml:space="preserve"> immediately to the left of the oven</w:t>
      </w:r>
    </w:p>
    <w:p w14:paraId="2BBD18DC" w14:textId="7742FEC7" w:rsidR="000832BF" w:rsidRDefault="000832BF" w:rsidP="000832BF">
      <w:pPr>
        <w:pStyle w:val="ListParagraph"/>
        <w:numPr>
          <w:ilvl w:val="0"/>
          <w:numId w:val="5"/>
        </w:numPr>
      </w:pPr>
      <w:r>
        <w:t>Fry pan</w:t>
      </w:r>
    </w:p>
    <w:p w14:paraId="3CCA69CA" w14:textId="54BA50C6" w:rsidR="005B48CB" w:rsidRDefault="000832BF" w:rsidP="005B48CB">
      <w:pPr>
        <w:pStyle w:val="ListParagraph"/>
        <w:numPr>
          <w:ilvl w:val="1"/>
          <w:numId w:val="5"/>
        </w:numPr>
      </w:pPr>
      <w:r>
        <w:t>Located in the leftmost, bottom cabinet when facing the family room</w:t>
      </w:r>
    </w:p>
    <w:p w14:paraId="2E68DA1B" w14:textId="0A52FAA5" w:rsidR="000832BF" w:rsidRPr="000832BF" w:rsidRDefault="000832BF" w:rsidP="000832BF">
      <w:pPr>
        <w:pStyle w:val="ListParagraph"/>
        <w:rPr>
          <w:rStyle w:val="Emphasis"/>
        </w:rPr>
      </w:pPr>
      <w:r w:rsidRPr="000832BF">
        <w:rPr>
          <w:rStyle w:val="Emphasis"/>
        </w:rPr>
        <w:t>Warning: Do not use the fry pa</w:t>
      </w:r>
      <w:r w:rsidR="005B48CB">
        <w:rPr>
          <w:rStyle w:val="Emphasis"/>
        </w:rPr>
        <w:t>n and spatula</w:t>
      </w:r>
      <w:r w:rsidRPr="000832BF">
        <w:rPr>
          <w:rStyle w:val="Emphasis"/>
        </w:rPr>
        <w:t xml:space="preserve"> that </w:t>
      </w:r>
      <w:r w:rsidR="005B48CB">
        <w:rPr>
          <w:rStyle w:val="Emphasis"/>
        </w:rPr>
        <w:t>are</w:t>
      </w:r>
      <w:r w:rsidRPr="000832BF">
        <w:rPr>
          <w:rStyle w:val="Emphasis"/>
        </w:rPr>
        <w:t xml:space="preserve"> currently on the stove. </w:t>
      </w:r>
      <w:r w:rsidR="005B48CB">
        <w:rPr>
          <w:rStyle w:val="Emphasis"/>
        </w:rPr>
        <w:t>Those are</w:t>
      </w:r>
      <w:r w:rsidRPr="000832BF">
        <w:rPr>
          <w:rStyle w:val="Emphasis"/>
        </w:rPr>
        <w:t xml:space="preserve"> Stevo’s. He does not like to clean </w:t>
      </w:r>
      <w:r w:rsidR="005B48CB">
        <w:rPr>
          <w:rStyle w:val="Emphasis"/>
        </w:rPr>
        <w:t>them</w:t>
      </w:r>
      <w:r w:rsidRPr="000832BF">
        <w:rPr>
          <w:rStyle w:val="Emphasis"/>
        </w:rPr>
        <w:t>.</w:t>
      </w:r>
    </w:p>
    <w:p w14:paraId="711A449A" w14:textId="0C62BD0A" w:rsidR="000832BF" w:rsidRDefault="000832BF" w:rsidP="000832BF">
      <w:pPr>
        <w:pStyle w:val="Heading2"/>
      </w:pPr>
      <w:bookmarkStart w:id="5" w:name="_Toc94618272"/>
      <w:r>
        <w:t>Instructions</w:t>
      </w:r>
      <w:bookmarkEnd w:id="5"/>
    </w:p>
    <w:p w14:paraId="42FADCDC" w14:textId="4056851D" w:rsidR="000832BF" w:rsidRDefault="000832BF" w:rsidP="000832BF">
      <w:pPr>
        <w:pStyle w:val="ListParagraph"/>
        <w:numPr>
          <w:ilvl w:val="0"/>
          <w:numId w:val="6"/>
        </w:numPr>
      </w:pPr>
      <w:r>
        <w:t>Whisk the eggs in the bowl until yolk and whites are thoroughly combined</w:t>
      </w:r>
    </w:p>
    <w:p w14:paraId="7D213B7C" w14:textId="7B7EFC5A" w:rsidR="000832BF" w:rsidRDefault="000832BF" w:rsidP="000832BF">
      <w:pPr>
        <w:pStyle w:val="ListParagraph"/>
        <w:numPr>
          <w:ilvl w:val="0"/>
          <w:numId w:val="6"/>
        </w:numPr>
      </w:pPr>
      <w:r>
        <w:t>Add milk to the bowl with the eggs</w:t>
      </w:r>
    </w:p>
    <w:p w14:paraId="457D9897" w14:textId="38B4B9AB" w:rsidR="000832BF" w:rsidRPr="000832BF" w:rsidRDefault="000832BF" w:rsidP="000832BF">
      <w:pPr>
        <w:pStyle w:val="ListParagraph"/>
        <w:numPr>
          <w:ilvl w:val="0"/>
          <w:numId w:val="6"/>
        </w:numPr>
      </w:pPr>
      <w:r>
        <w:t>Whisk ag</w:t>
      </w:r>
      <w:r w:rsidRPr="000832BF">
        <w:t>ain</w:t>
      </w:r>
    </w:p>
    <w:p w14:paraId="0843ADB1" w14:textId="6666F26B" w:rsidR="000832BF" w:rsidRDefault="000832BF" w:rsidP="000832BF">
      <w:pPr>
        <w:pStyle w:val="ListParagraph"/>
        <w:numPr>
          <w:ilvl w:val="0"/>
          <w:numId w:val="6"/>
        </w:numPr>
        <w:rPr>
          <w:rStyle w:val="Emphasis"/>
          <w:i w:val="0"/>
          <w:iCs w:val="0"/>
        </w:rPr>
      </w:pPr>
      <w:r>
        <w:rPr>
          <w:rStyle w:val="Emphasis"/>
          <w:i w:val="0"/>
          <w:iCs w:val="0"/>
        </w:rPr>
        <w:t>Put pan on the big burner on the stove</w:t>
      </w:r>
    </w:p>
    <w:p w14:paraId="5DBEF4D5" w14:textId="260975D7" w:rsidR="005B48CB" w:rsidRDefault="005B48CB" w:rsidP="005B48CB">
      <w:pPr>
        <w:pStyle w:val="ListParagraph"/>
        <w:numPr>
          <w:ilvl w:val="0"/>
          <w:numId w:val="6"/>
        </w:numPr>
        <w:rPr>
          <w:rStyle w:val="Emphasis"/>
          <w:i w:val="0"/>
          <w:iCs w:val="0"/>
        </w:rPr>
      </w:pPr>
      <w:r>
        <w:rPr>
          <w:rStyle w:val="Emphasis"/>
          <w:i w:val="0"/>
          <w:iCs w:val="0"/>
        </w:rPr>
        <w:t>Turn on stove to medium heat (dial should point to 5)</w:t>
      </w:r>
    </w:p>
    <w:p w14:paraId="53FA75CC" w14:textId="0CF6AE44" w:rsidR="005B48CB" w:rsidRDefault="005B48CB" w:rsidP="005B48CB">
      <w:pPr>
        <w:pStyle w:val="ListParagraph"/>
        <w:numPr>
          <w:ilvl w:val="0"/>
          <w:numId w:val="6"/>
        </w:numPr>
        <w:rPr>
          <w:rStyle w:val="Emphasis"/>
          <w:i w:val="0"/>
          <w:iCs w:val="0"/>
        </w:rPr>
      </w:pPr>
      <w:r>
        <w:rPr>
          <w:rStyle w:val="Emphasis"/>
          <w:i w:val="0"/>
          <w:iCs w:val="0"/>
        </w:rPr>
        <w:t>Let pan heat up for about a minute</w:t>
      </w:r>
    </w:p>
    <w:p w14:paraId="4C71949A" w14:textId="1BD74539" w:rsidR="005B48CB" w:rsidRDefault="005B48CB" w:rsidP="005B48CB">
      <w:pPr>
        <w:pStyle w:val="ListParagraph"/>
        <w:numPr>
          <w:ilvl w:val="0"/>
          <w:numId w:val="6"/>
        </w:numPr>
        <w:rPr>
          <w:rStyle w:val="Emphasis"/>
          <w:i w:val="0"/>
          <w:iCs w:val="0"/>
        </w:rPr>
      </w:pPr>
      <w:r>
        <w:rPr>
          <w:rStyle w:val="Emphasis"/>
          <w:i w:val="0"/>
          <w:iCs w:val="0"/>
        </w:rPr>
        <w:t>Melt a little butter inside the pan</w:t>
      </w:r>
    </w:p>
    <w:p w14:paraId="2C876729" w14:textId="32F9B8B6" w:rsidR="005B48CB" w:rsidRPr="005B48CB" w:rsidRDefault="005B48CB" w:rsidP="005B48CB">
      <w:pPr>
        <w:pStyle w:val="ListParagraph"/>
        <w:rPr>
          <w:rStyle w:val="Emphasis"/>
        </w:rPr>
      </w:pPr>
      <w:r w:rsidRPr="005B48CB">
        <w:rPr>
          <w:rStyle w:val="Emphasis"/>
        </w:rPr>
        <w:t>Caution: butter may splatter</w:t>
      </w:r>
    </w:p>
    <w:p w14:paraId="1A4C9D90" w14:textId="6E880FE9" w:rsidR="005B48CB" w:rsidRDefault="005B48CB" w:rsidP="005B48CB">
      <w:pPr>
        <w:pStyle w:val="ListParagraph"/>
        <w:numPr>
          <w:ilvl w:val="0"/>
          <w:numId w:val="6"/>
        </w:numPr>
        <w:rPr>
          <w:rStyle w:val="Emphasis"/>
          <w:i w:val="0"/>
          <w:iCs w:val="0"/>
        </w:rPr>
      </w:pPr>
      <w:r>
        <w:rPr>
          <w:rStyle w:val="Emphasis"/>
          <w:i w:val="0"/>
          <w:iCs w:val="0"/>
        </w:rPr>
        <w:t>Pour egg mixture into pan</w:t>
      </w:r>
    </w:p>
    <w:p w14:paraId="74D75A19" w14:textId="73CF805E" w:rsidR="005B48CB" w:rsidRDefault="005B48CB" w:rsidP="005B48CB">
      <w:pPr>
        <w:pStyle w:val="ListParagraph"/>
        <w:numPr>
          <w:ilvl w:val="0"/>
          <w:numId w:val="6"/>
        </w:numPr>
        <w:rPr>
          <w:rStyle w:val="Emphasis"/>
          <w:i w:val="0"/>
          <w:iCs w:val="0"/>
        </w:rPr>
      </w:pPr>
      <w:r>
        <w:rPr>
          <w:rStyle w:val="Emphasis"/>
          <w:i w:val="0"/>
          <w:iCs w:val="0"/>
        </w:rPr>
        <w:t>Let cook for a few seconds undisturbed</w:t>
      </w:r>
    </w:p>
    <w:p w14:paraId="2172C37A" w14:textId="3A62756D" w:rsidR="005B48CB" w:rsidRDefault="005B48CB" w:rsidP="005B48CB">
      <w:pPr>
        <w:pStyle w:val="ListParagraph"/>
        <w:numPr>
          <w:ilvl w:val="0"/>
          <w:numId w:val="6"/>
        </w:numPr>
        <w:rPr>
          <w:rStyle w:val="Emphasis"/>
          <w:i w:val="0"/>
          <w:iCs w:val="0"/>
        </w:rPr>
      </w:pPr>
      <w:r>
        <w:rPr>
          <w:rStyle w:val="Emphasis"/>
          <w:i w:val="0"/>
          <w:iCs w:val="0"/>
        </w:rPr>
        <w:t>Pull spatula across the bottom of the pan to form large, soft curds of scrambled eggs</w:t>
      </w:r>
    </w:p>
    <w:p w14:paraId="6E3F9BAE" w14:textId="4A129832" w:rsidR="005B48CB" w:rsidRPr="005B48CB" w:rsidRDefault="005B48CB" w:rsidP="005B48CB">
      <w:pPr>
        <w:pStyle w:val="ListParagraph"/>
        <w:rPr>
          <w:rStyle w:val="Emphasis"/>
        </w:rPr>
      </w:pPr>
      <w:r w:rsidRPr="005B48CB">
        <w:rPr>
          <w:rStyle w:val="Emphasis"/>
        </w:rPr>
        <w:t xml:space="preserve">Note: Repeat this step </w:t>
      </w:r>
      <w:r>
        <w:rPr>
          <w:rStyle w:val="Emphasis"/>
        </w:rPr>
        <w:t>throughout step 11</w:t>
      </w:r>
    </w:p>
    <w:p w14:paraId="5199AE42" w14:textId="2DA2C4E8" w:rsidR="005B48CB" w:rsidRDefault="005B48CB" w:rsidP="005B48CB">
      <w:pPr>
        <w:pStyle w:val="ListParagraph"/>
        <w:numPr>
          <w:ilvl w:val="0"/>
          <w:numId w:val="6"/>
        </w:numPr>
        <w:rPr>
          <w:rStyle w:val="Emphasis"/>
          <w:i w:val="0"/>
          <w:iCs w:val="0"/>
        </w:rPr>
      </w:pPr>
      <w:r>
        <w:rPr>
          <w:rStyle w:val="Emphasis"/>
          <w:i w:val="0"/>
          <w:iCs w:val="0"/>
        </w:rPr>
        <w:t>Fold/Stir every few seconds</w:t>
      </w:r>
    </w:p>
    <w:p w14:paraId="5868C588" w14:textId="1BDDC30C" w:rsidR="005B48CB" w:rsidRDefault="005B48CB" w:rsidP="005B48CB">
      <w:pPr>
        <w:pStyle w:val="ListParagraph"/>
        <w:numPr>
          <w:ilvl w:val="0"/>
          <w:numId w:val="6"/>
        </w:numPr>
        <w:rPr>
          <w:rStyle w:val="Emphasis"/>
          <w:i w:val="0"/>
          <w:iCs w:val="0"/>
        </w:rPr>
      </w:pPr>
      <w:r>
        <w:rPr>
          <w:rStyle w:val="Emphasis"/>
          <w:i w:val="0"/>
          <w:iCs w:val="0"/>
        </w:rPr>
        <w:t>Stop when the eggs are mostly set, but a little liquid egg remains</w:t>
      </w:r>
    </w:p>
    <w:p w14:paraId="25907003" w14:textId="2D2B442A" w:rsidR="005B48CB" w:rsidRDefault="005B48CB" w:rsidP="005B48CB">
      <w:pPr>
        <w:pStyle w:val="ListParagraph"/>
        <w:numPr>
          <w:ilvl w:val="0"/>
          <w:numId w:val="6"/>
        </w:numPr>
        <w:rPr>
          <w:rStyle w:val="Emphasis"/>
          <w:i w:val="0"/>
          <w:iCs w:val="0"/>
        </w:rPr>
      </w:pPr>
      <w:r>
        <w:rPr>
          <w:rStyle w:val="Emphasis"/>
          <w:i w:val="0"/>
          <w:iCs w:val="0"/>
        </w:rPr>
        <w:t>Remove pan from heat</w:t>
      </w:r>
    </w:p>
    <w:p w14:paraId="6FE2D3C6" w14:textId="3D923788" w:rsidR="005B48CB" w:rsidRDefault="005B48CB" w:rsidP="005B48CB">
      <w:pPr>
        <w:pStyle w:val="ListParagraph"/>
        <w:numPr>
          <w:ilvl w:val="0"/>
          <w:numId w:val="6"/>
        </w:numPr>
        <w:rPr>
          <w:rStyle w:val="Emphasis"/>
          <w:i w:val="0"/>
          <w:iCs w:val="0"/>
        </w:rPr>
      </w:pPr>
      <w:r>
        <w:rPr>
          <w:rStyle w:val="Emphasis"/>
          <w:i w:val="0"/>
          <w:iCs w:val="0"/>
        </w:rPr>
        <w:t>Season eggs with salt and pepper to taste</w:t>
      </w:r>
    </w:p>
    <w:p w14:paraId="2D69441C" w14:textId="6CC8CBC8" w:rsidR="005B48CB" w:rsidRDefault="005B48CB" w:rsidP="005B48CB">
      <w:pPr>
        <w:pStyle w:val="ListParagraph"/>
        <w:numPr>
          <w:ilvl w:val="0"/>
          <w:numId w:val="6"/>
        </w:numPr>
        <w:rPr>
          <w:rStyle w:val="Emphasis"/>
          <w:i w:val="0"/>
          <w:iCs w:val="0"/>
        </w:rPr>
      </w:pPr>
      <w:r>
        <w:rPr>
          <w:rStyle w:val="Emphasis"/>
          <w:i w:val="0"/>
          <w:iCs w:val="0"/>
        </w:rPr>
        <w:t>Transfer eggs from pan to plate</w:t>
      </w:r>
    </w:p>
    <w:p w14:paraId="6E3EA187" w14:textId="67A1E297" w:rsidR="005B48CB" w:rsidRDefault="005B48CB" w:rsidP="005B48CB">
      <w:pPr>
        <w:rPr>
          <w:rStyle w:val="Emphasis"/>
          <w:i w:val="0"/>
          <w:iCs w:val="0"/>
        </w:rPr>
      </w:pPr>
      <w:r>
        <w:rPr>
          <w:rStyle w:val="Emphasis"/>
          <w:i w:val="0"/>
          <w:iCs w:val="0"/>
        </w:rPr>
        <w:t>You have now made scrambled eggs! Please clean up when done.</w:t>
      </w:r>
    </w:p>
    <w:p w14:paraId="487E9FB5" w14:textId="2B0EA6ED" w:rsidR="005B48CB" w:rsidRDefault="005B48CB" w:rsidP="005B48CB">
      <w:pPr>
        <w:pStyle w:val="Heading1"/>
        <w:rPr>
          <w:rStyle w:val="Emphasis"/>
          <w:i w:val="0"/>
          <w:iCs w:val="0"/>
        </w:rPr>
      </w:pPr>
      <w:bookmarkStart w:id="6" w:name="_Toc94618273"/>
      <w:r>
        <w:rPr>
          <w:rStyle w:val="Emphasis"/>
          <w:i w:val="0"/>
          <w:iCs w:val="0"/>
        </w:rPr>
        <w:lastRenderedPageBreak/>
        <w:t>How to Make Corn Flakes (VEGAN)</w:t>
      </w:r>
      <w:bookmarkEnd w:id="6"/>
    </w:p>
    <w:p w14:paraId="6C26A291" w14:textId="1C1F02BB" w:rsidR="005B48CB" w:rsidRDefault="005B48CB" w:rsidP="005B48CB">
      <w:pPr>
        <w:pStyle w:val="Subtitle"/>
      </w:pPr>
      <w:r>
        <w:t xml:space="preserve">(See Figure </w:t>
      </w:r>
      <w:r w:rsidR="00891AC5">
        <w:t>4</w:t>
      </w:r>
      <w:r>
        <w:t>)</w:t>
      </w:r>
    </w:p>
    <w:p w14:paraId="4950D5AD" w14:textId="4879A337" w:rsidR="00AF4035" w:rsidRDefault="00AF4035" w:rsidP="00AF4035">
      <w:r>
        <w:rPr>
          <w:noProof/>
        </w:rPr>
        <w:drawing>
          <wp:inline distT="0" distB="0" distL="0" distR="0" wp14:anchorId="613787A2" wp14:editId="21C61E00">
            <wp:extent cx="4152900" cy="3114675"/>
            <wp:effectExtent l="0" t="0" r="0" b="9525"/>
            <wp:docPr id="4" name="Picture 4" descr="Corn flake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rn flakes - Wikipedi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54504" cy="3115878"/>
                    </a:xfrm>
                    <a:prstGeom prst="rect">
                      <a:avLst/>
                    </a:prstGeom>
                    <a:noFill/>
                    <a:ln>
                      <a:noFill/>
                    </a:ln>
                  </pic:spPr>
                </pic:pic>
              </a:graphicData>
            </a:graphic>
          </wp:inline>
        </w:drawing>
      </w:r>
    </w:p>
    <w:p w14:paraId="7D775E2D" w14:textId="4716AA3E" w:rsidR="00AF4035" w:rsidRPr="00AF4035" w:rsidRDefault="00AF4035" w:rsidP="00AF4035">
      <w:pPr>
        <w:rPr>
          <w:rStyle w:val="SubtleEmphasis"/>
        </w:rPr>
      </w:pPr>
      <w:r w:rsidRPr="00AF4035">
        <w:rPr>
          <w:rStyle w:val="SubtleEmphasis"/>
        </w:rPr>
        <w:t xml:space="preserve">(Figure </w:t>
      </w:r>
      <w:r w:rsidR="00891AC5">
        <w:rPr>
          <w:rStyle w:val="SubtleEmphasis"/>
        </w:rPr>
        <w:t>4</w:t>
      </w:r>
      <w:r w:rsidRPr="00AF4035">
        <w:rPr>
          <w:rStyle w:val="SubtleEmphasis"/>
        </w:rPr>
        <w:t>)</w:t>
      </w:r>
    </w:p>
    <w:p w14:paraId="2FE04602" w14:textId="11DA721B" w:rsidR="005B48CB" w:rsidRDefault="005B48CB" w:rsidP="00AF4035">
      <w:pPr>
        <w:rPr>
          <w:rStyle w:val="Emphasis"/>
          <w:i w:val="0"/>
          <w:iCs w:val="0"/>
        </w:rPr>
      </w:pPr>
      <w:r>
        <w:rPr>
          <w:rStyle w:val="Emphasis"/>
          <w:i w:val="0"/>
          <w:iCs w:val="0"/>
        </w:rPr>
        <w:t>Sorry Armando, we don’t have many vegan options in the apartment yet so your choices will be quite lame for the time.</w:t>
      </w:r>
      <w:r w:rsidR="00AF4035">
        <w:rPr>
          <w:rStyle w:val="Emphasis"/>
          <w:i w:val="0"/>
          <w:iCs w:val="0"/>
        </w:rPr>
        <w:t xml:space="preserve"> I hope you know how to pour things without spilling because that’s pretty much the only thing you need to know for this recipe (or at least how to clean up if you don’t pour neatly).</w:t>
      </w:r>
    </w:p>
    <w:p w14:paraId="04583919" w14:textId="1372B5BB" w:rsidR="00522F84" w:rsidRDefault="00522F84" w:rsidP="00522F84">
      <w:pPr>
        <w:pStyle w:val="Heading2"/>
        <w:rPr>
          <w:rStyle w:val="Emphasis"/>
          <w:i w:val="0"/>
          <w:iCs w:val="0"/>
        </w:rPr>
      </w:pPr>
      <w:bookmarkStart w:id="7" w:name="_Toc94618274"/>
      <w:r>
        <w:rPr>
          <w:rStyle w:val="Emphasis"/>
          <w:i w:val="0"/>
          <w:iCs w:val="0"/>
        </w:rPr>
        <w:t>Ingredients/Instruments</w:t>
      </w:r>
      <w:bookmarkEnd w:id="7"/>
    </w:p>
    <w:p w14:paraId="32B27205" w14:textId="44AF357F" w:rsidR="00522F84" w:rsidRDefault="00522F84" w:rsidP="00522F84">
      <w:pPr>
        <w:pStyle w:val="ListParagraph"/>
        <w:numPr>
          <w:ilvl w:val="0"/>
          <w:numId w:val="7"/>
        </w:numPr>
      </w:pPr>
      <w:r>
        <w:t>Corn Flakes</w:t>
      </w:r>
    </w:p>
    <w:p w14:paraId="10A43436" w14:textId="409F22C8" w:rsidR="00522F84" w:rsidRDefault="00522F84" w:rsidP="00522F84">
      <w:pPr>
        <w:pStyle w:val="ListParagraph"/>
        <w:numPr>
          <w:ilvl w:val="1"/>
          <w:numId w:val="7"/>
        </w:numPr>
      </w:pPr>
      <w:r>
        <w:t>Located in the pantry, upper door, top shelf</w:t>
      </w:r>
    </w:p>
    <w:p w14:paraId="09E1ED8E" w14:textId="475E9A0D" w:rsidR="00522F84" w:rsidRDefault="00522F84" w:rsidP="00522F84">
      <w:pPr>
        <w:pStyle w:val="ListParagraph"/>
        <w:numPr>
          <w:ilvl w:val="0"/>
          <w:numId w:val="7"/>
        </w:numPr>
      </w:pPr>
      <w:r>
        <w:t>Almond milk</w:t>
      </w:r>
    </w:p>
    <w:p w14:paraId="1348AC82" w14:textId="5E015059" w:rsidR="00522F84" w:rsidRDefault="00522F84" w:rsidP="00522F84">
      <w:pPr>
        <w:pStyle w:val="ListParagraph"/>
        <w:numPr>
          <w:ilvl w:val="1"/>
          <w:numId w:val="7"/>
        </w:numPr>
      </w:pPr>
      <w:r>
        <w:t>Located in the fridge</w:t>
      </w:r>
    </w:p>
    <w:p w14:paraId="34E00252" w14:textId="2AAD0070" w:rsidR="00522F84" w:rsidRDefault="00522F84" w:rsidP="00522F84">
      <w:pPr>
        <w:pStyle w:val="ListParagraph"/>
        <w:numPr>
          <w:ilvl w:val="0"/>
          <w:numId w:val="7"/>
        </w:numPr>
      </w:pPr>
      <w:r>
        <w:t>Raisins</w:t>
      </w:r>
    </w:p>
    <w:p w14:paraId="49F684C8" w14:textId="49F2F758" w:rsidR="00522F84" w:rsidRDefault="00522F84" w:rsidP="00522F84">
      <w:pPr>
        <w:pStyle w:val="ListParagraph"/>
        <w:numPr>
          <w:ilvl w:val="1"/>
          <w:numId w:val="7"/>
        </w:numPr>
      </w:pPr>
      <w:r>
        <w:t>Located in the pantry, upper door, bottom shelf</w:t>
      </w:r>
    </w:p>
    <w:p w14:paraId="2939B029" w14:textId="0907C4D0" w:rsidR="00522F84" w:rsidRDefault="00522F84" w:rsidP="00522F84">
      <w:pPr>
        <w:pStyle w:val="ListParagraph"/>
        <w:numPr>
          <w:ilvl w:val="0"/>
          <w:numId w:val="7"/>
        </w:numPr>
      </w:pPr>
      <w:r>
        <w:t>Bowl</w:t>
      </w:r>
    </w:p>
    <w:p w14:paraId="0A160AE0" w14:textId="093B44B3" w:rsidR="00522F84" w:rsidRDefault="00522F84" w:rsidP="00522F84">
      <w:pPr>
        <w:pStyle w:val="ListParagraph"/>
        <w:numPr>
          <w:ilvl w:val="1"/>
          <w:numId w:val="7"/>
        </w:numPr>
      </w:pPr>
      <w:r>
        <w:t>Located in the cabinet above the counter, to the left of the sink</w:t>
      </w:r>
    </w:p>
    <w:p w14:paraId="7A092914" w14:textId="41C72CB7" w:rsidR="00522F84" w:rsidRDefault="00522F84" w:rsidP="00522F84">
      <w:pPr>
        <w:pStyle w:val="ListParagraph"/>
        <w:numPr>
          <w:ilvl w:val="0"/>
          <w:numId w:val="7"/>
        </w:numPr>
      </w:pPr>
      <w:r>
        <w:t>Spoon</w:t>
      </w:r>
    </w:p>
    <w:p w14:paraId="110B5056" w14:textId="39F5D3BC" w:rsidR="00522F84" w:rsidRDefault="00522F84" w:rsidP="00522F84">
      <w:pPr>
        <w:pStyle w:val="ListParagraph"/>
        <w:numPr>
          <w:ilvl w:val="1"/>
          <w:numId w:val="7"/>
        </w:numPr>
      </w:pPr>
      <w:r>
        <w:t>Located in the second leftmost drawer when facing the family room</w:t>
      </w:r>
    </w:p>
    <w:p w14:paraId="2A1A6B2A" w14:textId="26C8AB7D" w:rsidR="00522F84" w:rsidRDefault="00522F84" w:rsidP="00522F84">
      <w:pPr>
        <w:pStyle w:val="ListParagraph"/>
        <w:numPr>
          <w:ilvl w:val="0"/>
          <w:numId w:val="7"/>
        </w:numPr>
      </w:pPr>
      <w:r>
        <w:t>1c measuring cup</w:t>
      </w:r>
    </w:p>
    <w:p w14:paraId="7B67AC3B" w14:textId="652C0500" w:rsidR="00522F84" w:rsidRDefault="00522F84" w:rsidP="00522F84">
      <w:pPr>
        <w:pStyle w:val="ListParagraph"/>
        <w:numPr>
          <w:ilvl w:val="1"/>
          <w:numId w:val="7"/>
        </w:numPr>
      </w:pPr>
      <w:r>
        <w:t>Second drawer from bottom, immediately left of the oven</w:t>
      </w:r>
    </w:p>
    <w:p w14:paraId="64C8ABBC" w14:textId="5C8126CE" w:rsidR="00522F84" w:rsidRDefault="00522F84" w:rsidP="00522F84">
      <w:pPr>
        <w:pStyle w:val="Heading2"/>
      </w:pPr>
      <w:bookmarkStart w:id="8" w:name="_Toc94618275"/>
      <w:r>
        <w:t>Instructions</w:t>
      </w:r>
      <w:bookmarkEnd w:id="8"/>
    </w:p>
    <w:p w14:paraId="61BAA6D1" w14:textId="0358BADA" w:rsidR="00522F84" w:rsidRDefault="00522F84" w:rsidP="00522F84">
      <w:pPr>
        <w:pStyle w:val="ListParagraph"/>
        <w:numPr>
          <w:ilvl w:val="0"/>
          <w:numId w:val="8"/>
        </w:numPr>
      </w:pPr>
      <w:r>
        <w:t>Gather ingredients</w:t>
      </w:r>
    </w:p>
    <w:p w14:paraId="5B4CA654" w14:textId="3BAD54AB" w:rsidR="00522F84" w:rsidRDefault="00522F84" w:rsidP="00522F84">
      <w:pPr>
        <w:pStyle w:val="ListParagraph"/>
        <w:numPr>
          <w:ilvl w:val="0"/>
          <w:numId w:val="8"/>
        </w:numPr>
      </w:pPr>
      <w:r>
        <w:t>Measure out 1c of Corn Flakes into the measuring cup</w:t>
      </w:r>
    </w:p>
    <w:p w14:paraId="7432BEF0" w14:textId="52A8293D" w:rsidR="00522F84" w:rsidRDefault="00522F84" w:rsidP="00522F84">
      <w:pPr>
        <w:pStyle w:val="ListParagraph"/>
        <w:numPr>
          <w:ilvl w:val="0"/>
          <w:numId w:val="8"/>
        </w:numPr>
      </w:pPr>
      <w:r>
        <w:t>Pour the Corn Flakes into the bowl</w:t>
      </w:r>
    </w:p>
    <w:p w14:paraId="1842E46D" w14:textId="7E97660C" w:rsidR="00522F84" w:rsidRPr="00522F84" w:rsidRDefault="00522F84" w:rsidP="00522F84">
      <w:pPr>
        <w:pStyle w:val="ListParagraph"/>
        <w:rPr>
          <w:rStyle w:val="Emphasis"/>
        </w:rPr>
      </w:pPr>
      <w:r w:rsidRPr="00522F84">
        <w:rPr>
          <w:rStyle w:val="Emphasis"/>
        </w:rPr>
        <w:lastRenderedPageBreak/>
        <w:t>Note: I would recommend you add a second cup of Corn Flakes, though it is not necessary</w:t>
      </w:r>
    </w:p>
    <w:p w14:paraId="577F48BD" w14:textId="56395F24" w:rsidR="00522F84" w:rsidRDefault="00522F84" w:rsidP="00522F84">
      <w:pPr>
        <w:pStyle w:val="ListParagraph"/>
        <w:numPr>
          <w:ilvl w:val="0"/>
          <w:numId w:val="8"/>
        </w:numPr>
      </w:pPr>
      <w:r>
        <w:t>Measure out 1c of Raisins into the measuring cup</w:t>
      </w:r>
    </w:p>
    <w:p w14:paraId="7203BC38" w14:textId="2B4ECD2E" w:rsidR="00522F84" w:rsidRDefault="00522F84" w:rsidP="00522F84">
      <w:pPr>
        <w:pStyle w:val="ListParagraph"/>
        <w:numPr>
          <w:ilvl w:val="0"/>
          <w:numId w:val="8"/>
        </w:numPr>
      </w:pPr>
      <w:r>
        <w:t>Pour the Raisins into the measuring cup</w:t>
      </w:r>
    </w:p>
    <w:p w14:paraId="0922347B" w14:textId="0B2806E5" w:rsidR="00522F84" w:rsidRDefault="00522F84" w:rsidP="00522F84">
      <w:pPr>
        <w:pStyle w:val="ListParagraph"/>
        <w:numPr>
          <w:ilvl w:val="0"/>
          <w:numId w:val="8"/>
        </w:numPr>
      </w:pPr>
      <w:r>
        <w:t>Pour the almond milk into the bowl until only the top few layers of cereal are uncovered</w:t>
      </w:r>
    </w:p>
    <w:p w14:paraId="199D2854" w14:textId="57467057" w:rsidR="00522F84" w:rsidRPr="00522F84" w:rsidRDefault="00522F84" w:rsidP="00522F84">
      <w:pPr>
        <w:pStyle w:val="ListParagraph"/>
        <w:rPr>
          <w:rStyle w:val="Emphasis"/>
        </w:rPr>
      </w:pPr>
      <w:r w:rsidRPr="00522F84">
        <w:rPr>
          <w:rStyle w:val="Emphasis"/>
        </w:rPr>
        <w:t xml:space="preserve">Caution: I am allergic to almond milk, so please be careful with what it comes in </w:t>
      </w:r>
      <w:r>
        <w:rPr>
          <w:rStyle w:val="Emphasis"/>
        </w:rPr>
        <w:t xml:space="preserve">direct </w:t>
      </w:r>
      <w:r w:rsidRPr="00522F84">
        <w:rPr>
          <w:rStyle w:val="Emphasis"/>
        </w:rPr>
        <w:t>contact with and please wash the bowl and spoon thoroughly when done</w:t>
      </w:r>
    </w:p>
    <w:p w14:paraId="73F984D5" w14:textId="4450AC19" w:rsidR="00522F84" w:rsidRDefault="00522F84" w:rsidP="00522F84">
      <w:pPr>
        <w:pStyle w:val="ListParagraph"/>
        <w:numPr>
          <w:ilvl w:val="0"/>
          <w:numId w:val="8"/>
        </w:numPr>
      </w:pPr>
      <w:r>
        <w:t>Use the spoon to stir your mixture until the cereal becomes soggy</w:t>
      </w:r>
    </w:p>
    <w:p w14:paraId="65E70389" w14:textId="06ABE611" w:rsidR="00522F84" w:rsidRDefault="00522F84" w:rsidP="00522F84">
      <w:r>
        <w:t>You have now made Corn Flakes! Please clean up when you are done and please be careful regarding my allergies.</w:t>
      </w:r>
    </w:p>
    <w:p w14:paraId="38176764" w14:textId="047E7D5F" w:rsidR="00522F84" w:rsidRDefault="00522F84" w:rsidP="00522F84">
      <w:pPr>
        <w:pStyle w:val="Heading1"/>
      </w:pPr>
      <w:bookmarkStart w:id="9" w:name="_Toc94618276"/>
      <w:r>
        <w:t xml:space="preserve">How to Make </w:t>
      </w:r>
      <w:r w:rsidR="00891AC5">
        <w:t>Avocado French</w:t>
      </w:r>
      <w:r>
        <w:t xml:space="preserve"> Toast (VEGAN)</w:t>
      </w:r>
      <w:bookmarkEnd w:id="9"/>
    </w:p>
    <w:p w14:paraId="250F6169" w14:textId="61D784AE" w:rsidR="00891AC5" w:rsidRPr="00891AC5" w:rsidRDefault="00891AC5" w:rsidP="00891AC5">
      <w:pPr>
        <w:pStyle w:val="Subtitle"/>
      </w:pPr>
      <w:r>
        <w:t>(See Figure 5)</w:t>
      </w:r>
    </w:p>
    <w:p w14:paraId="37CC6A1E" w14:textId="6285FDC1" w:rsidR="00522F84" w:rsidRDefault="00891AC5" w:rsidP="00522F84">
      <w:r>
        <w:rPr>
          <w:noProof/>
        </w:rPr>
        <w:drawing>
          <wp:inline distT="0" distB="0" distL="0" distR="0" wp14:anchorId="15C7D5B2" wp14:editId="41D21B10">
            <wp:extent cx="3567113" cy="3567113"/>
            <wp:effectExtent l="0" t="0" r="0" b="0"/>
            <wp:docPr id="6" name="Picture 6" descr="Avocado Toast (6 Easy Recipes!) - Jessica Gav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vocado Toast (6 Easy Recipes!) - Jessica Gav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71442" cy="3571442"/>
                    </a:xfrm>
                    <a:prstGeom prst="rect">
                      <a:avLst/>
                    </a:prstGeom>
                    <a:noFill/>
                    <a:ln>
                      <a:noFill/>
                    </a:ln>
                  </pic:spPr>
                </pic:pic>
              </a:graphicData>
            </a:graphic>
          </wp:inline>
        </w:drawing>
      </w:r>
    </w:p>
    <w:p w14:paraId="4964B326" w14:textId="798C9E0E" w:rsidR="00891AC5" w:rsidRDefault="00891AC5" w:rsidP="00522F84">
      <w:pPr>
        <w:rPr>
          <w:rStyle w:val="SubtleEmphasis"/>
        </w:rPr>
      </w:pPr>
      <w:r w:rsidRPr="00891AC5">
        <w:rPr>
          <w:rStyle w:val="SubtleEmphasis"/>
        </w:rPr>
        <w:t>(Figure 5)</w:t>
      </w:r>
    </w:p>
    <w:p w14:paraId="22986DAF" w14:textId="618501DB" w:rsidR="00891AC5" w:rsidRDefault="00891AC5" w:rsidP="00891AC5">
      <w:pPr>
        <w:rPr>
          <w:rStyle w:val="SubtleEmphasis"/>
          <w:i w:val="0"/>
          <w:iCs w:val="0"/>
        </w:rPr>
      </w:pPr>
      <w:r>
        <w:rPr>
          <w:rStyle w:val="SubtleEmphasis"/>
          <w:i w:val="0"/>
          <w:iCs w:val="0"/>
        </w:rPr>
        <w:t>This option, thankfully, isn’t so bad, Armando. Our recipe won’t too much like the picture above, but the picture kind of gives us the gist. To follow this recipe, you’ll need to know how to operate a toaster oven</w:t>
      </w:r>
      <w:r w:rsidR="000170C0">
        <w:rPr>
          <w:rStyle w:val="SubtleEmphasis"/>
          <w:i w:val="0"/>
          <w:iCs w:val="0"/>
        </w:rPr>
        <w:t xml:space="preserve"> and slice up an avocado</w:t>
      </w:r>
      <w:r>
        <w:rPr>
          <w:rStyle w:val="SubtleEmphasis"/>
          <w:i w:val="0"/>
          <w:iCs w:val="0"/>
        </w:rPr>
        <w:t>.</w:t>
      </w:r>
    </w:p>
    <w:p w14:paraId="58D9D804" w14:textId="699CE310" w:rsidR="00891AC5" w:rsidRDefault="00891AC5" w:rsidP="00891AC5">
      <w:pPr>
        <w:pStyle w:val="Heading2"/>
        <w:rPr>
          <w:rStyle w:val="SubtleEmphasis"/>
          <w:i w:val="0"/>
          <w:iCs w:val="0"/>
          <w:color w:val="2F5496" w:themeColor="accent1" w:themeShade="BF"/>
        </w:rPr>
      </w:pPr>
      <w:bookmarkStart w:id="10" w:name="_Toc94618277"/>
      <w:r w:rsidRPr="00891AC5">
        <w:rPr>
          <w:rStyle w:val="SubtleEmphasis"/>
          <w:i w:val="0"/>
          <w:iCs w:val="0"/>
          <w:color w:val="2F5496" w:themeColor="accent1" w:themeShade="BF"/>
        </w:rPr>
        <w:t>Ingredients/Instruments</w:t>
      </w:r>
      <w:bookmarkEnd w:id="10"/>
    </w:p>
    <w:p w14:paraId="42BFBDB2" w14:textId="134F6803" w:rsidR="00891AC5" w:rsidRDefault="00891AC5" w:rsidP="00891AC5">
      <w:pPr>
        <w:pStyle w:val="ListParagraph"/>
        <w:numPr>
          <w:ilvl w:val="0"/>
          <w:numId w:val="9"/>
        </w:numPr>
      </w:pPr>
      <w:r>
        <w:t>French toast swirl bread</w:t>
      </w:r>
    </w:p>
    <w:p w14:paraId="6855E68C" w14:textId="36EB5FE2" w:rsidR="000170C0" w:rsidRDefault="000170C0" w:rsidP="000170C0">
      <w:pPr>
        <w:pStyle w:val="ListParagraph"/>
        <w:numPr>
          <w:ilvl w:val="1"/>
          <w:numId w:val="9"/>
        </w:numPr>
      </w:pPr>
      <w:r>
        <w:t>Located immediately to the left of the toaster oven</w:t>
      </w:r>
    </w:p>
    <w:p w14:paraId="7945A0E9" w14:textId="7ECA4188" w:rsidR="00891AC5" w:rsidRDefault="000170C0" w:rsidP="00891AC5">
      <w:pPr>
        <w:pStyle w:val="ListParagraph"/>
        <w:numPr>
          <w:ilvl w:val="0"/>
          <w:numId w:val="9"/>
        </w:numPr>
      </w:pPr>
      <w:r>
        <w:t>Avocado</w:t>
      </w:r>
    </w:p>
    <w:p w14:paraId="3040F5D8" w14:textId="294400FD" w:rsidR="000170C0" w:rsidRDefault="000170C0" w:rsidP="000170C0">
      <w:pPr>
        <w:pStyle w:val="ListParagraph"/>
        <w:numPr>
          <w:ilvl w:val="1"/>
          <w:numId w:val="9"/>
        </w:numPr>
      </w:pPr>
      <w:r>
        <w:t>Located in the fruit basket next to the bread</w:t>
      </w:r>
    </w:p>
    <w:p w14:paraId="09F67126" w14:textId="30E6BEBB" w:rsidR="000170C0" w:rsidRDefault="000170C0" w:rsidP="00891AC5">
      <w:pPr>
        <w:pStyle w:val="ListParagraph"/>
        <w:numPr>
          <w:ilvl w:val="0"/>
          <w:numId w:val="9"/>
        </w:numPr>
      </w:pPr>
      <w:r>
        <w:lastRenderedPageBreak/>
        <w:t>Margarine</w:t>
      </w:r>
    </w:p>
    <w:p w14:paraId="1F2FD717" w14:textId="0DE21B32" w:rsidR="000170C0" w:rsidRDefault="000170C0" w:rsidP="000170C0">
      <w:pPr>
        <w:pStyle w:val="ListParagraph"/>
        <w:numPr>
          <w:ilvl w:val="1"/>
          <w:numId w:val="9"/>
        </w:numPr>
      </w:pPr>
      <w:r>
        <w:t>Located in the fridge</w:t>
      </w:r>
    </w:p>
    <w:p w14:paraId="40073EAA" w14:textId="363A0DC1" w:rsidR="000170C0" w:rsidRDefault="000170C0" w:rsidP="00891AC5">
      <w:pPr>
        <w:pStyle w:val="ListParagraph"/>
        <w:numPr>
          <w:ilvl w:val="0"/>
          <w:numId w:val="9"/>
        </w:numPr>
      </w:pPr>
      <w:r>
        <w:t>Sesame seeds</w:t>
      </w:r>
    </w:p>
    <w:p w14:paraId="6C2E6E9E" w14:textId="75F5E866" w:rsidR="000170C0" w:rsidRDefault="000170C0" w:rsidP="000170C0">
      <w:pPr>
        <w:pStyle w:val="ListParagraph"/>
        <w:numPr>
          <w:ilvl w:val="1"/>
          <w:numId w:val="9"/>
        </w:numPr>
      </w:pPr>
      <w:r>
        <w:t>Located in the cabinet immediately to the right of the microwave</w:t>
      </w:r>
    </w:p>
    <w:p w14:paraId="2DF550B9" w14:textId="75E17A67" w:rsidR="000170C0" w:rsidRDefault="000170C0" w:rsidP="00891AC5">
      <w:pPr>
        <w:pStyle w:val="ListParagraph"/>
        <w:numPr>
          <w:ilvl w:val="0"/>
          <w:numId w:val="9"/>
        </w:numPr>
      </w:pPr>
      <w:r>
        <w:t>Salt</w:t>
      </w:r>
    </w:p>
    <w:p w14:paraId="6621AA3E" w14:textId="0924CE9C" w:rsidR="000170C0" w:rsidRDefault="000170C0" w:rsidP="000170C0">
      <w:pPr>
        <w:pStyle w:val="ListParagraph"/>
        <w:numPr>
          <w:ilvl w:val="1"/>
          <w:numId w:val="9"/>
        </w:numPr>
      </w:pPr>
      <w:r>
        <w:t>Located on the counter immediately to the right of the stove</w:t>
      </w:r>
    </w:p>
    <w:p w14:paraId="310D43B1" w14:textId="6416E4C0" w:rsidR="000170C0" w:rsidRDefault="000170C0" w:rsidP="00891AC5">
      <w:pPr>
        <w:pStyle w:val="ListParagraph"/>
        <w:numPr>
          <w:ilvl w:val="0"/>
          <w:numId w:val="9"/>
        </w:numPr>
      </w:pPr>
      <w:r>
        <w:t>Pepper</w:t>
      </w:r>
    </w:p>
    <w:p w14:paraId="5D528EC9" w14:textId="4BC5D2A7" w:rsidR="000170C0" w:rsidRDefault="000170C0" w:rsidP="000170C0">
      <w:pPr>
        <w:pStyle w:val="ListParagraph"/>
        <w:numPr>
          <w:ilvl w:val="1"/>
          <w:numId w:val="9"/>
        </w:numPr>
      </w:pPr>
      <w:r>
        <w:t>Located with the salt</w:t>
      </w:r>
    </w:p>
    <w:p w14:paraId="16D9430C" w14:textId="7F2F2363" w:rsidR="000170C0" w:rsidRDefault="000170C0" w:rsidP="00891AC5">
      <w:pPr>
        <w:pStyle w:val="ListParagraph"/>
        <w:numPr>
          <w:ilvl w:val="0"/>
          <w:numId w:val="9"/>
        </w:numPr>
      </w:pPr>
      <w:r>
        <w:t>Cutting knife</w:t>
      </w:r>
    </w:p>
    <w:p w14:paraId="4E6D7B2F" w14:textId="0808EB7D" w:rsidR="000170C0" w:rsidRDefault="000170C0" w:rsidP="000170C0">
      <w:pPr>
        <w:pStyle w:val="ListParagraph"/>
        <w:numPr>
          <w:ilvl w:val="1"/>
          <w:numId w:val="9"/>
        </w:numPr>
      </w:pPr>
      <w:r>
        <w:t>Located behind the spices on the counter (immediately to the right of the stove)</w:t>
      </w:r>
    </w:p>
    <w:p w14:paraId="398B7BF8" w14:textId="593EDE72" w:rsidR="000170C0" w:rsidRDefault="000170C0" w:rsidP="00891AC5">
      <w:pPr>
        <w:pStyle w:val="ListParagraph"/>
        <w:numPr>
          <w:ilvl w:val="0"/>
          <w:numId w:val="9"/>
        </w:numPr>
      </w:pPr>
      <w:r>
        <w:t>Cutting board</w:t>
      </w:r>
    </w:p>
    <w:p w14:paraId="5BE8928E" w14:textId="6A7AC336" w:rsidR="000170C0" w:rsidRDefault="000170C0" w:rsidP="000170C0">
      <w:pPr>
        <w:pStyle w:val="ListParagraph"/>
        <w:numPr>
          <w:ilvl w:val="1"/>
          <w:numId w:val="9"/>
        </w:numPr>
      </w:pPr>
      <w:r>
        <w:t>Located in the bottom cabinet immediately right of the oven</w:t>
      </w:r>
    </w:p>
    <w:p w14:paraId="7907BADA" w14:textId="029FEBE7" w:rsidR="000170C0" w:rsidRDefault="000170C0" w:rsidP="00891AC5">
      <w:pPr>
        <w:pStyle w:val="ListParagraph"/>
        <w:numPr>
          <w:ilvl w:val="0"/>
          <w:numId w:val="9"/>
        </w:numPr>
      </w:pPr>
      <w:r>
        <w:t>Butter Knife</w:t>
      </w:r>
    </w:p>
    <w:p w14:paraId="0741E68A" w14:textId="09F2999A" w:rsidR="000170C0" w:rsidRDefault="000170C0" w:rsidP="000170C0">
      <w:pPr>
        <w:pStyle w:val="ListParagraph"/>
        <w:numPr>
          <w:ilvl w:val="1"/>
          <w:numId w:val="9"/>
        </w:numPr>
      </w:pPr>
      <w:r>
        <w:t>Located in the second leftmost drawer when looking at the family room</w:t>
      </w:r>
    </w:p>
    <w:p w14:paraId="3AFB577A" w14:textId="0239449A" w:rsidR="000170C0" w:rsidRDefault="000170C0" w:rsidP="000170C0">
      <w:pPr>
        <w:pStyle w:val="ListParagraph"/>
        <w:numPr>
          <w:ilvl w:val="0"/>
          <w:numId w:val="9"/>
        </w:numPr>
      </w:pPr>
      <w:r>
        <w:t>Plate</w:t>
      </w:r>
    </w:p>
    <w:p w14:paraId="6A098157" w14:textId="07805497" w:rsidR="000170C0" w:rsidRDefault="000170C0" w:rsidP="000170C0">
      <w:pPr>
        <w:pStyle w:val="ListParagraph"/>
        <w:numPr>
          <w:ilvl w:val="1"/>
          <w:numId w:val="9"/>
        </w:numPr>
      </w:pPr>
      <w:r>
        <w:t>Located in the cabinet directly to the right of the sink</w:t>
      </w:r>
    </w:p>
    <w:p w14:paraId="3A36337F" w14:textId="780B7D59" w:rsidR="000170C0" w:rsidRDefault="000170C0" w:rsidP="000170C0">
      <w:pPr>
        <w:pStyle w:val="Heading2"/>
      </w:pPr>
      <w:bookmarkStart w:id="11" w:name="_Toc94618278"/>
      <w:r>
        <w:t>Instructions</w:t>
      </w:r>
      <w:bookmarkEnd w:id="11"/>
    </w:p>
    <w:p w14:paraId="6BD4C2FB" w14:textId="7FA49941" w:rsidR="000170C0" w:rsidRDefault="000170C0" w:rsidP="000170C0">
      <w:pPr>
        <w:pStyle w:val="ListParagraph"/>
        <w:numPr>
          <w:ilvl w:val="0"/>
          <w:numId w:val="10"/>
        </w:numPr>
      </w:pPr>
      <w:r>
        <w:t>Put 2 slices of bread onto the rack in the toaster oven</w:t>
      </w:r>
    </w:p>
    <w:p w14:paraId="68985D74" w14:textId="56D12405" w:rsidR="000170C0" w:rsidRDefault="000170C0" w:rsidP="000170C0">
      <w:pPr>
        <w:pStyle w:val="ListParagraph"/>
        <w:numPr>
          <w:ilvl w:val="0"/>
          <w:numId w:val="10"/>
        </w:numPr>
      </w:pPr>
      <w:r>
        <w:t>Set the toaster oven to “Toast”</w:t>
      </w:r>
    </w:p>
    <w:p w14:paraId="733D3F9B" w14:textId="3039DAC2" w:rsidR="000170C0" w:rsidRDefault="000170C0" w:rsidP="000170C0">
      <w:pPr>
        <w:pStyle w:val="ListParagraph"/>
        <w:numPr>
          <w:ilvl w:val="0"/>
          <w:numId w:val="10"/>
        </w:numPr>
      </w:pPr>
      <w:r>
        <w:t>Change the number of slices to 3</w:t>
      </w:r>
    </w:p>
    <w:p w14:paraId="368A0477" w14:textId="5FC0527D" w:rsidR="000170C0" w:rsidRPr="000170C0" w:rsidRDefault="000170C0" w:rsidP="000170C0">
      <w:pPr>
        <w:pStyle w:val="ListParagraph"/>
        <w:rPr>
          <w:rStyle w:val="Emphasis"/>
        </w:rPr>
      </w:pPr>
      <w:r w:rsidRPr="000170C0">
        <w:rPr>
          <w:rStyle w:val="Emphasis"/>
        </w:rPr>
        <w:t>Note: I know you have 2 slices in the toaster oven, but trust me, you’ll want to set the toaster oven to 3 slices. If you like your toast darker, you can set the number of slices to 4 or 5</w:t>
      </w:r>
    </w:p>
    <w:p w14:paraId="560155DF" w14:textId="1ABF2A12" w:rsidR="000170C0" w:rsidRDefault="000170C0" w:rsidP="000170C0">
      <w:pPr>
        <w:pStyle w:val="ListParagraph"/>
        <w:numPr>
          <w:ilvl w:val="0"/>
          <w:numId w:val="10"/>
        </w:numPr>
      </w:pPr>
      <w:r>
        <w:t>Press start</w:t>
      </w:r>
    </w:p>
    <w:p w14:paraId="32BDA398" w14:textId="46A519EE" w:rsidR="000170C0" w:rsidRDefault="000170C0" w:rsidP="000170C0">
      <w:pPr>
        <w:pStyle w:val="ListParagraph"/>
        <w:numPr>
          <w:ilvl w:val="0"/>
          <w:numId w:val="10"/>
        </w:numPr>
      </w:pPr>
      <w:r>
        <w:t>Place the avocado on the cutting board</w:t>
      </w:r>
    </w:p>
    <w:p w14:paraId="46E0A477" w14:textId="5BC5F51F" w:rsidR="000170C0" w:rsidRDefault="000170C0" w:rsidP="000170C0">
      <w:pPr>
        <w:pStyle w:val="ListParagraph"/>
        <w:numPr>
          <w:ilvl w:val="0"/>
          <w:numId w:val="10"/>
        </w:numPr>
      </w:pPr>
      <w:r>
        <w:t>Cut the avocado in half while leaving the pit intact</w:t>
      </w:r>
    </w:p>
    <w:p w14:paraId="54597BC1" w14:textId="6C9D805F" w:rsidR="000170C0" w:rsidRPr="000170C0" w:rsidRDefault="000170C0" w:rsidP="000170C0">
      <w:pPr>
        <w:pStyle w:val="ListParagraph"/>
        <w:rPr>
          <w:rStyle w:val="Emphasis"/>
        </w:rPr>
      </w:pPr>
      <w:r w:rsidRPr="000170C0">
        <w:rPr>
          <w:rStyle w:val="Emphasis"/>
        </w:rPr>
        <w:t xml:space="preserve">Note: You may think that it is common knowledge to leave the pit intact, but I have seen some people struggling </w:t>
      </w:r>
      <w:proofErr w:type="gramStart"/>
      <w:r w:rsidRPr="000170C0">
        <w:rPr>
          <w:rStyle w:val="Emphasis"/>
        </w:rPr>
        <w:t>to</w:t>
      </w:r>
      <w:proofErr w:type="gramEnd"/>
      <w:r w:rsidRPr="000170C0">
        <w:rPr>
          <w:rStyle w:val="Emphasis"/>
        </w:rPr>
        <w:t xml:space="preserve"> unnecessarily do it</w:t>
      </w:r>
    </w:p>
    <w:p w14:paraId="46FDF990" w14:textId="1A115715" w:rsidR="000170C0" w:rsidRDefault="000170C0" w:rsidP="000170C0">
      <w:pPr>
        <w:pStyle w:val="ListParagraph"/>
        <w:numPr>
          <w:ilvl w:val="0"/>
          <w:numId w:val="10"/>
        </w:numPr>
      </w:pPr>
      <w:r>
        <w:t>Cut the avocado halves into however many slices you would like</w:t>
      </w:r>
    </w:p>
    <w:p w14:paraId="26467634" w14:textId="50102EA5" w:rsidR="000170C0" w:rsidRDefault="000170C0" w:rsidP="000170C0">
      <w:pPr>
        <w:pStyle w:val="ListParagraph"/>
        <w:numPr>
          <w:ilvl w:val="0"/>
          <w:numId w:val="10"/>
        </w:numPr>
      </w:pPr>
      <w:r>
        <w:t>Season the Avocado with salt, pepper, and sesame seeds to taste</w:t>
      </w:r>
    </w:p>
    <w:p w14:paraId="4713A2D0" w14:textId="71469F4D" w:rsidR="000170C0" w:rsidRDefault="000170C0" w:rsidP="000170C0">
      <w:pPr>
        <w:pStyle w:val="ListParagraph"/>
        <w:numPr>
          <w:ilvl w:val="0"/>
          <w:numId w:val="10"/>
        </w:numPr>
      </w:pPr>
      <w:r>
        <w:t>Take the toast out of the toaster oven</w:t>
      </w:r>
    </w:p>
    <w:p w14:paraId="3D5A42C3" w14:textId="1D748891" w:rsidR="000170C0" w:rsidRPr="000170C0" w:rsidRDefault="000170C0" w:rsidP="000170C0">
      <w:pPr>
        <w:pStyle w:val="ListParagraph"/>
        <w:rPr>
          <w:rStyle w:val="Emphasis"/>
        </w:rPr>
      </w:pPr>
      <w:r w:rsidRPr="000170C0">
        <w:rPr>
          <w:rStyle w:val="Emphasis"/>
        </w:rPr>
        <w:t>Note: Only take the toast out once it is finished toasting. Do not proceed with further instructions until the toast is done toasting.</w:t>
      </w:r>
    </w:p>
    <w:p w14:paraId="1AA7E5F7" w14:textId="6158A636" w:rsidR="000170C0" w:rsidRPr="000170C0" w:rsidRDefault="000170C0" w:rsidP="000170C0">
      <w:pPr>
        <w:pStyle w:val="ListParagraph"/>
        <w:rPr>
          <w:rStyle w:val="Emphasis"/>
        </w:rPr>
      </w:pPr>
      <w:r w:rsidRPr="000170C0">
        <w:rPr>
          <w:rStyle w:val="Emphasis"/>
        </w:rPr>
        <w:t>Caution: The toast and/or toaster oven may be hot.</w:t>
      </w:r>
    </w:p>
    <w:p w14:paraId="1A68766F" w14:textId="7AE05E41" w:rsidR="000170C0" w:rsidRDefault="000170C0" w:rsidP="000170C0">
      <w:pPr>
        <w:pStyle w:val="ListParagraph"/>
        <w:numPr>
          <w:ilvl w:val="0"/>
          <w:numId w:val="10"/>
        </w:numPr>
      </w:pPr>
      <w:r>
        <w:t>Put the toast on the plate</w:t>
      </w:r>
    </w:p>
    <w:p w14:paraId="0C8CEFA8" w14:textId="6363D69E" w:rsidR="000170C0" w:rsidRDefault="000170C0" w:rsidP="000170C0">
      <w:pPr>
        <w:pStyle w:val="ListParagraph"/>
        <w:numPr>
          <w:ilvl w:val="0"/>
          <w:numId w:val="10"/>
        </w:numPr>
      </w:pPr>
      <w:r>
        <w:t>Spread the margarine onto the toast using the butter knife</w:t>
      </w:r>
    </w:p>
    <w:p w14:paraId="082D4790" w14:textId="5BDDDE75" w:rsidR="000170C0" w:rsidRDefault="000170C0" w:rsidP="000170C0">
      <w:pPr>
        <w:pStyle w:val="ListParagraph"/>
        <w:numPr>
          <w:ilvl w:val="0"/>
          <w:numId w:val="10"/>
        </w:numPr>
      </w:pPr>
      <w:r>
        <w:t>Place the seasoned avocado slices onto the toast</w:t>
      </w:r>
    </w:p>
    <w:p w14:paraId="69AC0FC2" w14:textId="351D46FE" w:rsidR="000170C0" w:rsidRDefault="000170C0" w:rsidP="000170C0">
      <w:r>
        <w:t>You have just made avocado toast! Please clean up when done.</w:t>
      </w:r>
    </w:p>
    <w:p w14:paraId="3F3947DA" w14:textId="13865E46" w:rsidR="004D1956" w:rsidRDefault="004D1956" w:rsidP="000170C0"/>
    <w:p w14:paraId="24DB625F" w14:textId="0F59A02B" w:rsidR="004D1956" w:rsidRDefault="004D1956" w:rsidP="000170C0"/>
    <w:p w14:paraId="7C625A4C" w14:textId="642F1D27" w:rsidR="004D1956" w:rsidRDefault="004D1956" w:rsidP="000170C0"/>
    <w:p w14:paraId="7DFB9B0F" w14:textId="2C5E5328" w:rsidR="004D1956" w:rsidRDefault="004D1956" w:rsidP="004D1956">
      <w:pPr>
        <w:pStyle w:val="Heading1"/>
      </w:pPr>
      <w:bookmarkStart w:id="12" w:name="_Toc94618279"/>
      <w:r>
        <w:lastRenderedPageBreak/>
        <w:t>References</w:t>
      </w:r>
      <w:bookmarkEnd w:id="12"/>
    </w:p>
    <w:p w14:paraId="2925C209" w14:textId="2BA898D3" w:rsidR="004D1956" w:rsidRPr="004D1956" w:rsidRDefault="004D1956" w:rsidP="004D1956">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4D1956">
        <w:rPr>
          <w:rFonts w:ascii="Calibri" w:hAnsi="Calibri" w:cs="Calibri"/>
          <w:i/>
          <w:iCs/>
          <w:noProof/>
          <w:szCs w:val="24"/>
        </w:rPr>
        <w:t>How to Make Scrambled Eggs Recipe - Love and Lemons</w:t>
      </w:r>
      <w:r w:rsidRPr="004D1956">
        <w:rPr>
          <w:rFonts w:ascii="Calibri" w:hAnsi="Calibri" w:cs="Calibri"/>
          <w:noProof/>
          <w:szCs w:val="24"/>
        </w:rPr>
        <w:t>. https://www.loveandlemons.com/scrambled-eggs-recipe/. Accessed 1 Feb. 2022.</w:t>
      </w:r>
    </w:p>
    <w:p w14:paraId="7E7E51A2" w14:textId="01172D3B" w:rsidR="004D1956" w:rsidRPr="000170C0" w:rsidRDefault="004D1956" w:rsidP="000170C0">
      <w:r>
        <w:fldChar w:fldCharType="end"/>
      </w:r>
    </w:p>
    <w:sectPr w:rsidR="004D1956" w:rsidRPr="000170C0">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DDCCC" w14:textId="77777777" w:rsidR="004446F4" w:rsidRDefault="004446F4" w:rsidP="00A26DBC">
      <w:pPr>
        <w:spacing w:after="0" w:line="240" w:lineRule="auto"/>
      </w:pPr>
      <w:r>
        <w:separator/>
      </w:r>
    </w:p>
  </w:endnote>
  <w:endnote w:type="continuationSeparator" w:id="0">
    <w:p w14:paraId="221DEC9F" w14:textId="77777777" w:rsidR="004446F4" w:rsidRDefault="004446F4" w:rsidP="00A26D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09E50" w14:textId="77777777" w:rsidR="004446F4" w:rsidRDefault="004446F4" w:rsidP="00A26DBC">
      <w:pPr>
        <w:spacing w:after="0" w:line="240" w:lineRule="auto"/>
      </w:pPr>
      <w:r>
        <w:separator/>
      </w:r>
    </w:p>
  </w:footnote>
  <w:footnote w:type="continuationSeparator" w:id="0">
    <w:p w14:paraId="2640AA77" w14:textId="77777777" w:rsidR="004446F4" w:rsidRDefault="004446F4" w:rsidP="00A26D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607178"/>
      <w:docPartObj>
        <w:docPartGallery w:val="Page Numbers (Top of Page)"/>
        <w:docPartUnique/>
      </w:docPartObj>
    </w:sdtPr>
    <w:sdtEndPr>
      <w:rPr>
        <w:noProof/>
      </w:rPr>
    </w:sdtEndPr>
    <w:sdtContent>
      <w:p w14:paraId="47477A61" w14:textId="46A654C8" w:rsidR="00A26DBC" w:rsidRDefault="00A26DB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AE073A" w14:textId="77777777" w:rsidR="00A26DBC" w:rsidRDefault="00A26D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C0ADE"/>
    <w:multiLevelType w:val="hybridMultilevel"/>
    <w:tmpl w:val="44E68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2317B1"/>
    <w:multiLevelType w:val="hybridMultilevel"/>
    <w:tmpl w:val="24DEAF80"/>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5DD656D"/>
    <w:multiLevelType w:val="hybridMultilevel"/>
    <w:tmpl w:val="680E4D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FF0278"/>
    <w:multiLevelType w:val="hybridMultilevel"/>
    <w:tmpl w:val="B8B68E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DC51CF"/>
    <w:multiLevelType w:val="hybridMultilevel"/>
    <w:tmpl w:val="6A2EF3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B359E4"/>
    <w:multiLevelType w:val="hybridMultilevel"/>
    <w:tmpl w:val="1E74D14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A16916"/>
    <w:multiLevelType w:val="hybridMultilevel"/>
    <w:tmpl w:val="80FA88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3C730C"/>
    <w:multiLevelType w:val="hybridMultilevel"/>
    <w:tmpl w:val="C71034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0B6B97"/>
    <w:multiLevelType w:val="hybridMultilevel"/>
    <w:tmpl w:val="A4DC06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642A2A"/>
    <w:multiLevelType w:val="hybridMultilevel"/>
    <w:tmpl w:val="ACF495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1"/>
  </w:num>
  <w:num w:numId="4">
    <w:abstractNumId w:val="6"/>
  </w:num>
  <w:num w:numId="5">
    <w:abstractNumId w:val="3"/>
  </w:num>
  <w:num w:numId="6">
    <w:abstractNumId w:val="8"/>
  </w:num>
  <w:num w:numId="7">
    <w:abstractNumId w:val="0"/>
  </w:num>
  <w:num w:numId="8">
    <w:abstractNumId w:val="2"/>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559"/>
    <w:rsid w:val="000170C0"/>
    <w:rsid w:val="000832BF"/>
    <w:rsid w:val="00197DB6"/>
    <w:rsid w:val="002B1BD9"/>
    <w:rsid w:val="004446F4"/>
    <w:rsid w:val="004508C1"/>
    <w:rsid w:val="004D1956"/>
    <w:rsid w:val="00502149"/>
    <w:rsid w:val="00522F84"/>
    <w:rsid w:val="005B48CB"/>
    <w:rsid w:val="005C3490"/>
    <w:rsid w:val="00617825"/>
    <w:rsid w:val="00732AAC"/>
    <w:rsid w:val="00891AC5"/>
    <w:rsid w:val="00906BE5"/>
    <w:rsid w:val="00A26DBC"/>
    <w:rsid w:val="00AF4035"/>
    <w:rsid w:val="00B27559"/>
    <w:rsid w:val="00E20DC1"/>
    <w:rsid w:val="00F66B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D0CE0C"/>
  <w15:chartTrackingRefBased/>
  <w15:docId w15:val="{719784B6-6D56-4B17-8CAE-C1DA104A2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0D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6B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32AA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2AA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20DC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06BE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06BE5"/>
    <w:pPr>
      <w:ind w:left="720"/>
      <w:contextualSpacing/>
    </w:pPr>
  </w:style>
  <w:style w:type="paragraph" w:styleId="Subtitle">
    <w:name w:val="Subtitle"/>
    <w:basedOn w:val="Normal"/>
    <w:next w:val="Normal"/>
    <w:link w:val="SubtitleChar"/>
    <w:uiPriority w:val="11"/>
    <w:qFormat/>
    <w:rsid w:val="002B1BD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B1BD9"/>
    <w:rPr>
      <w:rFonts w:eastAsiaTheme="minorEastAsia"/>
      <w:color w:val="5A5A5A" w:themeColor="text1" w:themeTint="A5"/>
      <w:spacing w:val="15"/>
    </w:rPr>
  </w:style>
  <w:style w:type="character" w:styleId="SubtleEmphasis">
    <w:name w:val="Subtle Emphasis"/>
    <w:basedOn w:val="DefaultParagraphFont"/>
    <w:uiPriority w:val="19"/>
    <w:qFormat/>
    <w:rsid w:val="004508C1"/>
    <w:rPr>
      <w:i/>
      <w:iCs/>
      <w:color w:val="404040" w:themeColor="text1" w:themeTint="BF"/>
    </w:rPr>
  </w:style>
  <w:style w:type="character" w:styleId="Strong">
    <w:name w:val="Strong"/>
    <w:basedOn w:val="DefaultParagraphFont"/>
    <w:uiPriority w:val="22"/>
    <w:qFormat/>
    <w:rsid w:val="00502149"/>
    <w:rPr>
      <w:b/>
      <w:bCs/>
    </w:rPr>
  </w:style>
  <w:style w:type="character" w:styleId="Emphasis">
    <w:name w:val="Emphasis"/>
    <w:basedOn w:val="DefaultParagraphFont"/>
    <w:uiPriority w:val="20"/>
    <w:qFormat/>
    <w:rsid w:val="00502149"/>
    <w:rPr>
      <w:i/>
      <w:iCs/>
    </w:rPr>
  </w:style>
  <w:style w:type="paragraph" w:styleId="TOCHeading">
    <w:name w:val="TOC Heading"/>
    <w:basedOn w:val="Heading1"/>
    <w:next w:val="Normal"/>
    <w:uiPriority w:val="39"/>
    <w:unhideWhenUsed/>
    <w:qFormat/>
    <w:rsid w:val="000170C0"/>
    <w:pPr>
      <w:outlineLvl w:val="9"/>
    </w:pPr>
  </w:style>
  <w:style w:type="paragraph" w:styleId="TOC1">
    <w:name w:val="toc 1"/>
    <w:basedOn w:val="Normal"/>
    <w:next w:val="Normal"/>
    <w:autoRedefine/>
    <w:uiPriority w:val="39"/>
    <w:unhideWhenUsed/>
    <w:rsid w:val="000170C0"/>
    <w:pPr>
      <w:spacing w:after="100"/>
    </w:pPr>
  </w:style>
  <w:style w:type="paragraph" w:styleId="TOC2">
    <w:name w:val="toc 2"/>
    <w:basedOn w:val="Normal"/>
    <w:next w:val="Normal"/>
    <w:autoRedefine/>
    <w:uiPriority w:val="39"/>
    <w:unhideWhenUsed/>
    <w:rsid w:val="004D1956"/>
    <w:pPr>
      <w:tabs>
        <w:tab w:val="right" w:leader="dot" w:pos="9350"/>
      </w:tabs>
      <w:spacing w:after="100"/>
      <w:ind w:left="220"/>
    </w:pPr>
    <w:rPr>
      <w:noProof/>
      <w:color w:val="000000" w:themeColor="text1"/>
    </w:rPr>
  </w:style>
  <w:style w:type="character" w:styleId="Hyperlink">
    <w:name w:val="Hyperlink"/>
    <w:basedOn w:val="DefaultParagraphFont"/>
    <w:uiPriority w:val="99"/>
    <w:unhideWhenUsed/>
    <w:rsid w:val="000170C0"/>
    <w:rPr>
      <w:color w:val="0563C1" w:themeColor="hyperlink"/>
      <w:u w:val="single"/>
    </w:rPr>
  </w:style>
  <w:style w:type="paragraph" w:styleId="Header">
    <w:name w:val="header"/>
    <w:basedOn w:val="Normal"/>
    <w:link w:val="HeaderChar"/>
    <w:uiPriority w:val="99"/>
    <w:unhideWhenUsed/>
    <w:rsid w:val="00A26D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6DBC"/>
  </w:style>
  <w:style w:type="paragraph" w:styleId="Footer">
    <w:name w:val="footer"/>
    <w:basedOn w:val="Normal"/>
    <w:link w:val="FooterChar"/>
    <w:uiPriority w:val="99"/>
    <w:unhideWhenUsed/>
    <w:rsid w:val="00A26D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6D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A8FAD4-EB1F-4BA3-A3E0-261CB8847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9</Pages>
  <Words>1520</Words>
  <Characters>866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Mangold</dc:creator>
  <cp:keywords/>
  <dc:description/>
  <cp:lastModifiedBy>Jason Mangold</cp:lastModifiedBy>
  <cp:revision>3</cp:revision>
  <dcterms:created xsi:type="dcterms:W3CDTF">2022-02-01T14:41:00Z</dcterms:created>
  <dcterms:modified xsi:type="dcterms:W3CDTF">2022-02-0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7cc371-721e-3cb1-b374-e7002506e371</vt:lpwstr>
  </property>
  <property fmtid="{D5CDD505-2E9C-101B-9397-08002B2CF9AE}" pid="4" name="Mendeley Citation Style_1">
    <vt:lpwstr>http://www.zotero.org/styles/modern-language-association</vt:lpwstr>
  </property>
</Properties>
</file>